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02CD52C" w14:textId="77777777" w:rsidR="0075217A" w:rsidRDefault="0075217A">
      <w:pPr>
        <w:pStyle w:val="Heading1"/>
      </w:pPr>
      <w:r>
        <w:t>Coordination geometries and benchmark data</w:t>
      </w:r>
      <w:r>
        <w:fldChar w:fldCharType="begin">
          <w:fldData xml:space="preserve">PEVuZE5vdGU+PENpdGU+PEF1dGhvcj5WYWxhc2F0YXZhPC9BdXRob3I+PFllYXI+MjAxNDwvWWVh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</w:fldData>
        </w:fldChar>
      </w:r>
      <w:r>
        <w:instrText xml:space="preserve"> ADDIN EN.CITE </w:instrText>
      </w:r>
      <w:r>
        <w:fldChar w:fldCharType="begin">
          <w:fldData xml:space="preserve">PEVuZE5vdGU+PENpdGU+PEF1dGhvcj5WYWxhc2F0YXZhPC9BdXRob3I+PFllYXI+MjAxNDwvWWVh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[1-4]</w:t>
      </w:r>
      <w:r>
        <w:fldChar w:fldCharType="end"/>
      </w:r>
    </w:p>
    <w:p w14:paraId="52FAA318" w14:textId="77777777" w:rsidR="003142B2" w:rsidRPr="003142B2" w:rsidRDefault="003142B2" w:rsidP="003142B2"/>
    <w:tbl>
      <w:tblPr>
        <w:tblStyle w:val="PlainTable5"/>
        <w:tblW w:w="0" w:type="auto"/>
        <w:tblBorders>
          <w:insideH w:val="single" w:sz="4" w:space="0" w:color="auto"/>
        </w:tblBorders>
        <w:tblLayout w:type="fixed"/>
        <w:tblCellMar>
          <w:top w:w="57" w:type="dxa"/>
          <w:bottom w:w="57" w:type="dxa"/>
        </w:tblCellMar>
        <w:tblLook w:val="0620" w:firstRow="1" w:lastRow="0" w:firstColumn="0" w:lastColumn="0" w:noHBand="1" w:noVBand="1"/>
      </w:tblPr>
      <w:tblGrid>
        <w:gridCol w:w="649"/>
        <w:gridCol w:w="1597"/>
        <w:gridCol w:w="920"/>
        <w:gridCol w:w="1794"/>
        <w:gridCol w:w="1986"/>
        <w:gridCol w:w="2268"/>
        <w:gridCol w:w="1559"/>
        <w:gridCol w:w="3185"/>
      </w:tblGrid>
      <w:tr w:rsidR="00F94BF9" w:rsidRPr="00784D4B" w14:paraId="2718568B" w14:textId="77777777" w:rsidTr="00210AD4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649" w:type="dxa"/>
            <w:vAlign w:val="center"/>
          </w:tcPr>
          <w:p w14:paraId="744FACB4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>
              <w:rPr>
                <w:b/>
                <w:bCs/>
                <w:i w:val="0"/>
                <w:iCs w:val="0"/>
              </w:rPr>
              <w:t>C.N.</w:t>
            </w:r>
          </w:p>
        </w:tc>
        <w:tc>
          <w:tcPr>
            <w:tcW w:w="1597" w:type="dxa"/>
            <w:vAlign w:val="center"/>
          </w:tcPr>
          <w:p w14:paraId="2FA16D94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 xml:space="preserve">Polyhedral symbol </w:t>
            </w:r>
            <w:r w:rsidRPr="00784D4B">
              <w:rPr>
                <w:b/>
                <w:bCs/>
              </w:rPr>
              <w:fldChar w:fldCharType="begin"/>
            </w:r>
            <w:r w:rsidRPr="00784D4B">
              <w:rPr>
                <w:b/>
                <w:bCs/>
                <w:i w:val="0"/>
                <w:iCs w:val="0"/>
              </w:rP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 w:rsidRPr="00784D4B">
              <w:rPr>
                <w:b/>
                <w:bCs/>
              </w:rPr>
              <w:fldChar w:fldCharType="separate"/>
            </w:r>
            <w:r w:rsidRPr="00784D4B">
              <w:rPr>
                <w:b/>
                <w:bCs/>
                <w:i w:val="0"/>
                <w:iCs w:val="0"/>
                <w:noProof/>
              </w:rPr>
              <w:t>[5]</w:t>
            </w:r>
            <w:r w:rsidRPr="00784D4B">
              <w:rPr>
                <w:b/>
                <w:bCs/>
              </w:rPr>
              <w:fldChar w:fldCharType="end"/>
            </w:r>
          </w:p>
        </w:tc>
        <w:tc>
          <w:tcPr>
            <w:tcW w:w="920" w:type="dxa"/>
            <w:vAlign w:val="center"/>
          </w:tcPr>
          <w:p w14:paraId="5EF587BA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 xml:space="preserve">Name </w:t>
            </w:r>
            <w:r w:rsidRPr="00784D4B">
              <w:rPr>
                <w:b/>
                <w:bCs/>
              </w:rP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 w:rsidRPr="00784D4B">
              <w:rPr>
                <w:b/>
                <w:bCs/>
                <w:i w:val="0"/>
                <w:iCs w:val="0"/>
              </w:rPr>
              <w:instrText xml:space="preserve"> ADDIN EN.CITE </w:instrText>
            </w:r>
            <w:r w:rsidRPr="00784D4B">
              <w:rPr>
                <w:b/>
                <w:bCs/>
              </w:rP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 w:rsidRPr="00784D4B">
              <w:rPr>
                <w:b/>
                <w:bCs/>
                <w:i w:val="0"/>
                <w:iCs w:val="0"/>
              </w:rPr>
              <w:instrText xml:space="preserve"> ADDIN EN.CITE.DATA </w:instrText>
            </w:r>
            <w:r w:rsidRPr="00784D4B">
              <w:rPr>
                <w:b/>
                <w:bCs/>
              </w:rPr>
            </w:r>
            <w:r w:rsidRPr="00784D4B">
              <w:rPr>
                <w:b/>
                <w:bCs/>
              </w:rPr>
              <w:fldChar w:fldCharType="end"/>
            </w:r>
            <w:r w:rsidRPr="00784D4B">
              <w:rPr>
                <w:b/>
                <w:bCs/>
              </w:rPr>
            </w:r>
            <w:r w:rsidRPr="00784D4B">
              <w:rPr>
                <w:b/>
                <w:bCs/>
              </w:rPr>
              <w:fldChar w:fldCharType="separate"/>
            </w:r>
            <w:r w:rsidRPr="00784D4B">
              <w:rPr>
                <w:b/>
                <w:bCs/>
                <w:i w:val="0"/>
                <w:iCs w:val="0"/>
                <w:noProof/>
              </w:rPr>
              <w:t>[4]</w:t>
            </w:r>
            <w:r w:rsidRPr="00784D4B">
              <w:rPr>
                <w:b/>
                <w:bCs/>
              </w:rPr>
              <w:fldChar w:fldCharType="end"/>
            </w:r>
          </w:p>
        </w:tc>
        <w:tc>
          <w:tcPr>
            <w:tcW w:w="1794" w:type="dxa"/>
            <w:vAlign w:val="center"/>
          </w:tcPr>
          <w:p w14:paraId="0C64D6EC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Coordination</w:t>
            </w:r>
          </w:p>
          <w:p w14:paraId="1395C1E0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polyhedron</w:t>
            </w:r>
          </w:p>
        </w:tc>
        <w:tc>
          <w:tcPr>
            <w:tcW w:w="1986" w:type="dxa"/>
            <w:vAlign w:val="center"/>
          </w:tcPr>
          <w:p w14:paraId="733B734E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Model</w:t>
            </w:r>
          </w:p>
        </w:tc>
        <w:tc>
          <w:tcPr>
            <w:tcW w:w="2268" w:type="dxa"/>
            <w:vAlign w:val="center"/>
          </w:tcPr>
          <w:p w14:paraId="4AC37BBC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>Angles (ideal)</w:t>
            </w:r>
          </w:p>
        </w:tc>
        <w:tc>
          <w:tcPr>
            <w:tcW w:w="1559" w:type="dxa"/>
            <w:vAlign w:val="center"/>
          </w:tcPr>
          <w:p w14:paraId="486EB3A3" w14:textId="77777777" w:rsidR="00F94BF9" w:rsidRPr="00784D4B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 w:rsidRPr="00784D4B">
              <w:rPr>
                <w:b/>
                <w:bCs/>
                <w:i w:val="0"/>
                <w:iCs w:val="0"/>
              </w:rPr>
              <w:t xml:space="preserve">Proteins, </w:t>
            </w:r>
            <w:proofErr w:type="spellStart"/>
            <w:r w:rsidRPr="00784D4B">
              <w:rPr>
                <w:b/>
                <w:bCs/>
                <w:i w:val="0"/>
                <w:iCs w:val="0"/>
              </w:rPr>
              <w:t>monuclear</w:t>
            </w:r>
            <w:proofErr w:type="spellEnd"/>
            <w:r w:rsidRPr="00784D4B">
              <w:rPr>
                <w:b/>
                <w:bCs/>
                <w:i w:val="0"/>
                <w:iCs w:val="0"/>
              </w:rPr>
              <w:t xml:space="preserve"> sites</w:t>
            </w:r>
          </w:p>
        </w:tc>
        <w:tc>
          <w:tcPr>
            <w:tcW w:w="3185" w:type="dxa"/>
          </w:tcPr>
          <w:p w14:paraId="59EE53F9" w14:textId="77777777" w:rsidR="00F94BF9" w:rsidRPr="00F94BF9" w:rsidRDefault="00F94BF9" w:rsidP="00784D4B">
            <w:pPr>
              <w:jc w:val="center"/>
              <w:rPr>
                <w:b/>
                <w:bCs/>
                <w:i w:val="0"/>
                <w:iCs w:val="0"/>
              </w:rPr>
            </w:pPr>
            <w:r>
              <w:rPr>
                <w:b/>
                <w:bCs/>
                <w:i w:val="0"/>
                <w:iCs w:val="0"/>
              </w:rPr>
              <w:t>Ideal coordinates</w:t>
            </w:r>
          </w:p>
        </w:tc>
      </w:tr>
      <w:tr w:rsidR="00F94BF9" w14:paraId="17078A2E" w14:textId="77777777" w:rsidTr="005A55C9">
        <w:tc>
          <w:tcPr>
            <w:tcW w:w="649" w:type="dxa"/>
            <w:shd w:val="clear" w:color="auto" w:fill="92D050"/>
          </w:tcPr>
          <w:p w14:paraId="6BBCD93A" w14:textId="77777777" w:rsidR="00F94BF9" w:rsidRDefault="00F94BF9" w:rsidP="003142B2">
            <w:pPr>
              <w:jc w:val="center"/>
            </w:pPr>
            <w:r>
              <w:t>2</w:t>
            </w:r>
          </w:p>
        </w:tc>
        <w:tc>
          <w:tcPr>
            <w:tcW w:w="1597" w:type="dxa"/>
          </w:tcPr>
          <w:p w14:paraId="46E671E4" w14:textId="77777777" w:rsidR="00F94BF9" w:rsidRPr="0075217A" w:rsidRDefault="00F94BF9" w:rsidP="003142B2">
            <w:pPr>
              <w:jc w:val="center"/>
              <w:rPr>
                <w:i/>
                <w:iCs/>
              </w:rPr>
            </w:pPr>
            <w:r>
              <w:t>L-2</w:t>
            </w:r>
          </w:p>
        </w:tc>
        <w:tc>
          <w:tcPr>
            <w:tcW w:w="920" w:type="dxa"/>
          </w:tcPr>
          <w:p w14:paraId="11AC205B" w14:textId="77777777" w:rsidR="00F94BF9" w:rsidRPr="00475BCF" w:rsidRDefault="00F94BF9" w:rsidP="003142B2">
            <w:r w:rsidRPr="00475BCF">
              <w:t>LIN</w:t>
            </w:r>
          </w:p>
        </w:tc>
        <w:tc>
          <w:tcPr>
            <w:tcW w:w="1794" w:type="dxa"/>
          </w:tcPr>
          <w:p w14:paraId="13620573" w14:textId="77777777" w:rsidR="00F94BF9" w:rsidRDefault="00F94BF9" w:rsidP="003142B2">
            <w:r>
              <w:t>Linear</w: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, 5]</w:t>
            </w:r>
            <w:r>
              <w:fldChar w:fldCharType="end"/>
            </w:r>
          </w:p>
        </w:tc>
        <w:tc>
          <w:tcPr>
            <w:tcW w:w="1986" w:type="dxa"/>
          </w:tcPr>
          <w:p w14:paraId="3277BDB5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373DFF44" wp14:editId="60769843">
                  <wp:extent cx="1080000" cy="356201"/>
                  <wp:effectExtent l="0" t="0" r="6350" b="635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3862" t="38489" r="23554" b="38379"/>
                          <a:stretch/>
                        </pic:blipFill>
                        <pic:spPr bwMode="auto">
                          <a:xfrm>
                            <a:off x="0" y="0"/>
                            <a:ext cx="1080000" cy="35620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36B593AF" w14:textId="77777777" w:rsidR="00F94BF9" w:rsidRDefault="00F94BF9" w:rsidP="003142B2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Planar</w:t>
            </w:r>
          </w:p>
          <w:p w14:paraId="6EEF6CA0" w14:textId="77777777" w:rsidR="00F94BF9" w:rsidRDefault="00F94BF9" w:rsidP="003142B2">
            <w:pPr>
              <w:jc w:val="center"/>
              <w:rPr>
                <w:noProof/>
              </w:rPr>
            </w:pPr>
            <m:oMathPara>
              <m:oMath>
                <m:r>
                  <w:rPr>
                    <w:rFonts w:ascii="Cambria Math" w:hAnsi="Cambria Math"/>
                    <w:noProof/>
                  </w:rPr>
                  <m:t>180°</m:t>
                </m:r>
              </m:oMath>
            </m:oMathPara>
          </w:p>
        </w:tc>
        <w:tc>
          <w:tcPr>
            <w:tcW w:w="1559" w:type="dxa"/>
          </w:tcPr>
          <w:p w14:paraId="72271DF9" w14:textId="77777777" w:rsidR="00F94BF9" w:rsidRDefault="00F94BF9" w:rsidP="003142B2">
            <w:pPr>
              <w:jc w:val="center"/>
              <w:rPr>
                <w:rFonts w:ascii="Calibri" w:eastAsia="Calibri" w:hAnsi="Calibri" w:cs="Times New Roman"/>
                <w:noProof/>
              </w:rPr>
            </w:pPr>
            <w:r>
              <w:rPr>
                <w:rFonts w:ascii="Calibri" w:eastAsia="Calibri" w:hAnsi="Calibri" w:cs="Times New Roman"/>
                <w:noProof/>
              </w:rPr>
              <w:t>171</w:t>
            </w:r>
          </w:p>
        </w:tc>
        <w:tc>
          <w:tcPr>
            <w:tcW w:w="3185" w:type="dxa"/>
          </w:tcPr>
          <w:p w14:paraId="61B5D05E" w14:textId="42984210" w:rsidR="00BD1581" w:rsidRPr="00BD1581" w:rsidRDefault="00BD1581" w:rsidP="00AA20D3">
            <w:pPr>
              <w:tabs>
                <w:tab w:val="right" w:pos="588"/>
                <w:tab w:val="right" w:pos="1152"/>
                <w:tab w:val="right" w:pos="1730"/>
              </w:tabs>
              <w:rPr>
                <w:rFonts w:ascii="Calibri" w:eastAsia="Calibri" w:hAnsi="Calibri" w:cs="Times New Roman"/>
                <w:noProof/>
              </w:rPr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AA20D3" w14:paraId="65925659" w14:textId="77777777" w:rsidTr="005A55C9">
        <w:tc>
          <w:tcPr>
            <w:tcW w:w="649" w:type="dxa"/>
            <w:shd w:val="clear" w:color="auto" w:fill="92D050"/>
          </w:tcPr>
          <w:p w14:paraId="174CCCFF" w14:textId="3FEF9473" w:rsidR="00AA20D3" w:rsidRDefault="005A55C9" w:rsidP="00AA20D3">
            <w:pPr>
              <w:jc w:val="center"/>
            </w:pPr>
            <w:r>
              <w:t>2</w:t>
            </w:r>
          </w:p>
        </w:tc>
        <w:tc>
          <w:tcPr>
            <w:tcW w:w="1597" w:type="dxa"/>
          </w:tcPr>
          <w:p w14:paraId="786114A5" w14:textId="77777777" w:rsidR="00AA20D3" w:rsidRPr="0075217A" w:rsidRDefault="00AA20D3" w:rsidP="00AA20D3">
            <w:pPr>
              <w:jc w:val="center"/>
              <w:rPr>
                <w:i/>
                <w:iCs/>
              </w:rPr>
            </w:pPr>
            <w:r>
              <w:t>A-2</w:t>
            </w:r>
          </w:p>
        </w:tc>
        <w:tc>
          <w:tcPr>
            <w:tcW w:w="920" w:type="dxa"/>
          </w:tcPr>
          <w:p w14:paraId="3F61FF1E" w14:textId="77777777" w:rsidR="00AA20D3" w:rsidRPr="00475BCF" w:rsidRDefault="00AA20D3" w:rsidP="00AA20D3">
            <w:r w:rsidRPr="00475BCF">
              <w:t>TRV</w:t>
            </w:r>
          </w:p>
        </w:tc>
        <w:tc>
          <w:tcPr>
            <w:tcW w:w="1794" w:type="dxa"/>
          </w:tcPr>
          <w:p w14:paraId="2D85016F" w14:textId="77777777" w:rsidR="00AA20D3" w:rsidRDefault="00AA20D3" w:rsidP="00AA20D3">
            <w:r>
              <w:t>Angular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  <w:p w14:paraId="6294C980" w14:textId="77777777" w:rsidR="00AA20D3" w:rsidRDefault="00AA20D3" w:rsidP="00AA20D3">
            <w:r w:rsidRPr="0075217A">
              <w:t>Trigonal plane with a vacancy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01032CF7" w14:textId="77777777" w:rsidR="00AA20D3" w:rsidRDefault="00AA20D3" w:rsidP="00AA20D3">
            <w:r>
              <w:rPr>
                <w:noProof/>
              </w:rPr>
              <w:drawing>
                <wp:inline distT="0" distB="0" distL="0" distR="0" wp14:anchorId="40BC23E6" wp14:editId="0CB9F511">
                  <wp:extent cx="1080000" cy="958178"/>
                  <wp:effectExtent l="0" t="0" r="6350" b="0"/>
                  <wp:docPr id="5" name="Picture 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204" t="4072" r="18832" b="20235"/>
                          <a:stretch/>
                        </pic:blipFill>
                        <pic:spPr bwMode="auto">
                          <a:xfrm>
                            <a:off x="0" y="0"/>
                            <a:ext cx="1080000" cy="95817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71E09DB3" w14:textId="77777777" w:rsidR="00AA20D3" w:rsidRDefault="00AA20D3" w:rsidP="00AA20D3">
            <w:pPr>
              <w:jc w:val="center"/>
              <w:rPr>
                <w:rFonts w:eastAsiaTheme="minorEastAsia"/>
              </w:rPr>
            </w:pPr>
            <w:r>
              <w:rPr>
                <w:rFonts w:eastAsiaTheme="minorEastAsia"/>
              </w:rPr>
              <w:t>Planar</w:t>
            </w:r>
          </w:p>
          <w:p w14:paraId="510ECF0B" w14:textId="77777777" w:rsidR="00AA20D3" w:rsidRPr="0075217A" w:rsidRDefault="00AA20D3" w:rsidP="00AA20D3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120°</m:t>
                </m:r>
              </m:oMath>
            </m:oMathPara>
          </w:p>
          <w:p w14:paraId="4029B77B" w14:textId="77777777" w:rsidR="00AA20D3" w:rsidRPr="0075217A" w:rsidRDefault="00AA20D3" w:rsidP="00AA20D3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60°</m:t>
                </m:r>
              </m:oMath>
            </m:oMathPara>
          </w:p>
        </w:tc>
        <w:tc>
          <w:tcPr>
            <w:tcW w:w="1559" w:type="dxa"/>
          </w:tcPr>
          <w:p w14:paraId="1B70C566" w14:textId="77777777" w:rsidR="00AA20D3" w:rsidRDefault="00AA20D3" w:rsidP="00AA20D3">
            <w:pPr>
              <w:jc w:val="center"/>
              <w:rPr>
                <w:rFonts w:ascii="Calibri" w:eastAsia="Calibri" w:hAnsi="Calibri" w:cs="Times New Roman"/>
              </w:rPr>
            </w:pPr>
            <w:r>
              <w:rPr>
                <w:rFonts w:ascii="Calibri" w:eastAsia="Calibri" w:hAnsi="Calibri" w:cs="Times New Roman"/>
              </w:rPr>
              <w:t>1859</w:t>
            </w:r>
          </w:p>
        </w:tc>
        <w:tc>
          <w:tcPr>
            <w:tcW w:w="3185" w:type="dxa"/>
            <w:vAlign w:val="center"/>
          </w:tcPr>
          <w:p w14:paraId="4CB2BDB8" w14:textId="5133374B" w:rsidR="00210AD4" w:rsidRPr="00C87844" w:rsidRDefault="00BD1581" w:rsidP="00210AD4">
            <w:pPr>
              <w:tabs>
                <w:tab w:val="right" w:pos="588"/>
                <w:tab w:val="right" w:pos="1152"/>
                <w:tab w:val="right" w:pos="1730"/>
              </w:tabs>
              <w:jc w:val="center"/>
              <w:rPr>
                <w:rFonts w:ascii="Calibri" w:eastAsia="Calibri" w:hAnsi="Calibri" w:cs="Times New Roman"/>
              </w:rPr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</m:t>
                      </m:r>
                      <m:r>
                        <w:rPr>
                          <w:rFonts w:ascii="Cambria Math" w:eastAsia="Cambria Math" w:hAnsi="Cambria Math" w:cs="Cambria Math"/>
                        </w:rPr>
                        <m:t>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  <w:p w14:paraId="50519A1E" w14:textId="6CFEA3E6" w:rsidR="00C87844" w:rsidRDefault="00C87844" w:rsidP="00210AD4">
            <w:pPr>
              <w:tabs>
                <w:tab w:val="right" w:pos="588"/>
                <w:tab w:val="right" w:pos="1152"/>
                <w:tab w:val="right" w:pos="1730"/>
              </w:tabs>
              <w:jc w:val="center"/>
              <w:rPr>
                <w:rFonts w:ascii="Calibri" w:eastAsia="Calibri" w:hAnsi="Calibri" w:cs="Times New Roman"/>
              </w:rPr>
            </w:pPr>
            <m:oMathPara>
              <m:oMath>
                <m:d>
                  <m:dPr>
                    <m:ctrlPr>
                      <w:rPr>
                        <w:rFonts w:ascii="Cambria Math" w:eastAsia="Calibri" w:hAnsi="Cambria Math" w:cs="Times New Roman"/>
                        <w:i/>
                      </w:rPr>
                    </m:ctrlPr>
                  </m:dPr>
                  <m:e>
                    <m:r>
                      <w:rPr>
                        <w:rFonts w:ascii="Cambria Math" w:eastAsia="Calibri" w:hAnsi="Cambria Math" w:cs="Times New Roman"/>
                      </w:rPr>
                      <m:t>b=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  <m:r>
                      <w:rPr>
                        <w:rFonts w:ascii="Cambria Math" w:eastAsia="Calibri" w:hAnsi="Cambria Math" w:cs="Times New Roman"/>
                      </w:rPr>
                      <m:t>;c=</m:t>
                    </m:r>
                    <m:f>
                      <m:fPr>
                        <m:ctrlPr>
                          <w:rPr>
                            <w:rFonts w:ascii="Cambria Math" w:eastAsia="Calibri" w:hAnsi="Cambria Math" w:cs="Times New Roman"/>
                            <w:i/>
                          </w:rPr>
                        </m:ctrlPr>
                      </m:fPr>
                      <m:num>
                        <m:r>
                          <w:rPr>
                            <w:rFonts w:ascii="Cambria Math" w:eastAsia="Calibri" w:hAnsi="Cambria Math" w:cs="Times New Roman"/>
                          </w:rPr>
                          <m:t>a</m:t>
                        </m:r>
                        <m:rad>
                          <m:radPr>
                            <m:degHide m:val="1"/>
                            <m:ctrlPr>
                              <w:rPr>
                                <w:rFonts w:ascii="Cambria Math" w:eastAsia="Calibri" w:hAnsi="Cambria Math" w:cs="Times New Roman"/>
                                <w:i/>
                              </w:rPr>
                            </m:ctrlPr>
                          </m:radPr>
                          <m:deg/>
                          <m:e>
                            <m:r>
                              <w:rPr>
                                <w:rFonts w:ascii="Cambria Math" w:eastAsia="Calibri" w:hAnsi="Cambria Math" w:cs="Times New Roman"/>
                              </w:rPr>
                              <m:t>3</m:t>
                            </m:r>
                          </m:e>
                        </m:rad>
                      </m:num>
                      <m:den>
                        <m:r>
                          <w:rPr>
                            <w:rFonts w:ascii="Cambria Math" w:eastAsia="Calibri" w:hAnsi="Cambria Math" w:cs="Times New Roman"/>
                          </w:rPr>
                          <m:t>2</m:t>
                        </m:r>
                      </m:den>
                    </m:f>
                  </m:e>
                </m:d>
              </m:oMath>
            </m:oMathPara>
          </w:p>
        </w:tc>
      </w:tr>
      <w:tr w:rsidR="00F94BF9" w14:paraId="19E43D50" w14:textId="77777777" w:rsidTr="005A55C9">
        <w:tc>
          <w:tcPr>
            <w:tcW w:w="649" w:type="dxa"/>
            <w:shd w:val="clear" w:color="auto" w:fill="92D050"/>
          </w:tcPr>
          <w:p w14:paraId="3A07924A" w14:textId="77777777" w:rsidR="00F94BF9" w:rsidRDefault="00F94BF9" w:rsidP="003142B2">
            <w:pPr>
              <w:jc w:val="center"/>
            </w:pPr>
            <w:r>
              <w:t>3</w:t>
            </w:r>
          </w:p>
        </w:tc>
        <w:tc>
          <w:tcPr>
            <w:tcW w:w="1597" w:type="dxa"/>
          </w:tcPr>
          <w:p w14:paraId="4F83E152" w14:textId="77777777" w:rsidR="00F94BF9" w:rsidRPr="0075217A" w:rsidRDefault="00F94BF9" w:rsidP="003142B2">
            <w:pPr>
              <w:jc w:val="center"/>
              <w:rPr>
                <w:i/>
                <w:iCs/>
              </w:rPr>
            </w:pPr>
            <w:r>
              <w:t>TP-3</w:t>
            </w:r>
          </w:p>
        </w:tc>
        <w:tc>
          <w:tcPr>
            <w:tcW w:w="920" w:type="dxa"/>
          </w:tcPr>
          <w:p w14:paraId="1167E8B9" w14:textId="77777777" w:rsidR="00F94BF9" w:rsidRPr="00475BCF" w:rsidRDefault="00F94BF9" w:rsidP="003142B2">
            <w:r w:rsidRPr="00475BCF">
              <w:t>TRI</w:t>
            </w:r>
          </w:p>
        </w:tc>
        <w:tc>
          <w:tcPr>
            <w:tcW w:w="1794" w:type="dxa"/>
          </w:tcPr>
          <w:p w14:paraId="5A57C431" w14:textId="77777777" w:rsidR="00F94BF9" w:rsidRDefault="00F94BF9" w:rsidP="003142B2">
            <w:r>
              <w:t>Trigonal plane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986" w:type="dxa"/>
          </w:tcPr>
          <w:p w14:paraId="740E7479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54FB3DBA" wp14:editId="457BFD62">
                  <wp:extent cx="1080000" cy="1025600"/>
                  <wp:effectExtent l="0" t="0" r="6350" b="3175"/>
                  <wp:docPr id="6" name="Picture 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531" t="2035" r="18696" b="20987"/>
                          <a:stretch/>
                        </pic:blipFill>
                        <pic:spPr bwMode="auto">
                          <a:xfrm>
                            <a:off x="0" y="0"/>
                            <a:ext cx="1080000" cy="10256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69973CA4" w14:textId="77777777" w:rsidR="00F94BF9" w:rsidRDefault="00F94BF9" w:rsidP="003142B2">
            <w:pPr>
              <w:jc w:val="center"/>
            </w:pPr>
            <w:r>
              <w:t>Planar</w:t>
            </w:r>
          </w:p>
          <w:p w14:paraId="69FE54FD" w14:textId="77777777" w:rsidR="00F94BF9" w:rsidRDefault="00F94BF9" w:rsidP="003142B2">
            <w:pPr>
              <w:jc w:val="center"/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60°</m:t>
                </m:r>
              </m:oMath>
            </m:oMathPara>
          </w:p>
        </w:tc>
        <w:tc>
          <w:tcPr>
            <w:tcW w:w="1559" w:type="dxa"/>
          </w:tcPr>
          <w:p w14:paraId="5D0F5FF3" w14:textId="77777777" w:rsidR="00F94BF9" w:rsidRDefault="00F94BF9" w:rsidP="003142B2">
            <w:pPr>
              <w:jc w:val="center"/>
            </w:pPr>
            <w:r>
              <w:t>196</w:t>
            </w:r>
          </w:p>
        </w:tc>
        <w:tc>
          <w:tcPr>
            <w:tcW w:w="3185" w:type="dxa"/>
            <w:vAlign w:val="center"/>
          </w:tcPr>
          <w:p w14:paraId="31E0D8A7" w14:textId="2CF1D90B" w:rsidR="00F94BF9" w:rsidRDefault="00EC4445" w:rsidP="00210AD4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F94BF9" w14:paraId="5DCBC2F8" w14:textId="77777777" w:rsidTr="005A55C9">
        <w:tc>
          <w:tcPr>
            <w:tcW w:w="649" w:type="dxa"/>
            <w:shd w:val="clear" w:color="auto" w:fill="92D050"/>
          </w:tcPr>
          <w:p w14:paraId="6410D3D8" w14:textId="6D41608A" w:rsidR="00F94BF9" w:rsidRDefault="005A55C9" w:rsidP="003142B2">
            <w:pPr>
              <w:jc w:val="center"/>
            </w:pPr>
            <w:r>
              <w:t>3</w:t>
            </w:r>
          </w:p>
        </w:tc>
        <w:tc>
          <w:tcPr>
            <w:tcW w:w="1597" w:type="dxa"/>
          </w:tcPr>
          <w:p w14:paraId="749BDEA1" w14:textId="77777777" w:rsidR="00F94BF9" w:rsidRPr="0075217A" w:rsidRDefault="00F94BF9" w:rsidP="003142B2">
            <w:pPr>
              <w:jc w:val="center"/>
              <w:rPr>
                <w:i/>
                <w:iCs/>
              </w:rPr>
            </w:pPr>
            <w:r>
              <w:t>TPY-3</w:t>
            </w:r>
          </w:p>
        </w:tc>
        <w:tc>
          <w:tcPr>
            <w:tcW w:w="920" w:type="dxa"/>
          </w:tcPr>
          <w:p w14:paraId="1AB8CC8A" w14:textId="77777777" w:rsidR="00F94BF9" w:rsidRPr="00475BCF" w:rsidRDefault="00F94BF9" w:rsidP="003142B2">
            <w:r w:rsidRPr="00475BCF">
              <w:t>TEV</w:t>
            </w:r>
          </w:p>
        </w:tc>
        <w:tc>
          <w:tcPr>
            <w:tcW w:w="1794" w:type="dxa"/>
          </w:tcPr>
          <w:p w14:paraId="3E8B7BF6" w14:textId="77777777" w:rsidR="00F94BF9" w:rsidRDefault="00F94BF9" w:rsidP="003142B2">
            <w:r>
              <w:t>Trigonal pyramid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  <w:p w14:paraId="081F5E31" w14:textId="77777777" w:rsidR="00F94BF9" w:rsidRDefault="00F94BF9" w:rsidP="003142B2">
            <w:r>
              <w:t>Tetrahedron with a vacancy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366D3EC4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40B47942" wp14:editId="669CBEF4">
                  <wp:extent cx="1080000" cy="1149019"/>
                  <wp:effectExtent l="0" t="0" r="6350" b="0"/>
                  <wp:docPr id="7" name="Picture 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094" t="5554" r="29520" b="17269"/>
                          <a:stretch/>
                        </pic:blipFill>
                        <pic:spPr bwMode="auto">
                          <a:xfrm>
                            <a:off x="0" y="0"/>
                            <a:ext cx="1080000" cy="114901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180DAB30" w14:textId="77777777" w:rsidR="00F94BF9" w:rsidRPr="003142B2" w:rsidRDefault="00F94BF9" w:rsidP="003142B2">
            <w:pPr>
              <w:jc w:val="center"/>
              <w:rPr>
                <w:rFonts w:eastAsiaTheme="minorEastAsia"/>
                <w:color w:val="FF0000"/>
              </w:rPr>
            </w:pPr>
            <m:oMathPara>
              <m:oMath>
                <m:r>
                  <w:rPr>
                    <w:rFonts w:ascii="Cambria Math" w:hAnsi="Cambria Math"/>
                    <w:color w:val="FF0000"/>
                  </w:rPr>
                  <m:t>L</m:t>
                </m:r>
                <m:acc>
                  <m:accPr>
                    <m:ctrlPr>
                      <w:rPr>
                        <w:rFonts w:ascii="Cambria Math" w:hAnsi="Cambria Math"/>
                        <w:i/>
                        <w:color w:val="FF0000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color w:val="FF0000"/>
                      </w:rPr>
                      <m:t>M</m:t>
                    </m:r>
                  </m:e>
                </m:acc>
                <m:r>
                  <w:rPr>
                    <w:rFonts w:ascii="Cambria Math" w:hAnsi="Cambria Math"/>
                    <w:color w:val="FF0000"/>
                  </w:rPr>
                  <m:t>L≈109.5°</m:t>
                </m:r>
              </m:oMath>
            </m:oMathPara>
          </w:p>
          <w:p w14:paraId="5F6D1CF0" w14:textId="77777777" w:rsidR="00F94BF9" w:rsidRPr="003142B2" w:rsidRDefault="00AA20D3" w:rsidP="003142B2">
            <w:pPr>
              <w:jc w:val="center"/>
              <w:rPr>
                <w:rFonts w:eastAsiaTheme="minorEastAsia"/>
                <w:color w:val="FF0000"/>
              </w:rPr>
            </w:pPr>
            <m:oMathPara>
              <m:oMath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  <w:color w:val="FF0000"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  <w:color w:val="FF0000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  <w:color w:val="FF0000"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  <w:color w:val="FF0000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  <w:color w:val="FF0000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  <w:color w:val="FF0000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  <w:color w:val="FF0000"/>
                              </w:rPr>
                              <m:t>3</m:t>
                            </m:r>
                          </m:den>
                        </m:f>
                      </m:e>
                    </m:d>
                  </m:e>
                </m:func>
              </m:oMath>
            </m:oMathPara>
          </w:p>
        </w:tc>
        <w:tc>
          <w:tcPr>
            <w:tcW w:w="1559" w:type="dxa"/>
          </w:tcPr>
          <w:p w14:paraId="77FC0E7B" w14:textId="77777777" w:rsidR="00F94BF9" w:rsidRDefault="00F94BF9" w:rsidP="003142B2">
            <w:pPr>
              <w:jc w:val="center"/>
            </w:pPr>
            <w:r>
              <w:t>963</w:t>
            </w:r>
          </w:p>
        </w:tc>
        <w:tc>
          <w:tcPr>
            <w:tcW w:w="3185" w:type="dxa"/>
          </w:tcPr>
          <w:p w14:paraId="1BC48916" w14:textId="709BC30A" w:rsidR="00F94BF9" w:rsidRDefault="00F94BF9" w:rsidP="003142B2">
            <w:pPr>
              <w:jc w:val="center"/>
            </w:pPr>
          </w:p>
        </w:tc>
      </w:tr>
      <w:tr w:rsidR="00F94BF9" w14:paraId="37057C5A" w14:textId="77777777" w:rsidTr="005A55C9">
        <w:tc>
          <w:tcPr>
            <w:tcW w:w="649" w:type="dxa"/>
            <w:shd w:val="clear" w:color="auto" w:fill="92D050"/>
          </w:tcPr>
          <w:p w14:paraId="6D0383DA" w14:textId="77777777" w:rsidR="00F94BF9" w:rsidRDefault="00F94BF9" w:rsidP="003142B2">
            <w:pPr>
              <w:jc w:val="center"/>
            </w:pPr>
            <w:r>
              <w:lastRenderedPageBreak/>
              <w:t>3</w:t>
            </w:r>
          </w:p>
        </w:tc>
        <w:tc>
          <w:tcPr>
            <w:tcW w:w="1597" w:type="dxa"/>
          </w:tcPr>
          <w:p w14:paraId="3AE62148" w14:textId="77777777" w:rsidR="00F94BF9" w:rsidRPr="0075217A" w:rsidRDefault="00F94BF9" w:rsidP="00475BCF">
            <w:pPr>
              <w:jc w:val="center"/>
              <w:rPr>
                <w:i/>
                <w:iCs/>
              </w:rPr>
            </w:pPr>
            <w:r>
              <w:t>TS-3</w:t>
            </w:r>
          </w:p>
        </w:tc>
        <w:tc>
          <w:tcPr>
            <w:tcW w:w="920" w:type="dxa"/>
          </w:tcPr>
          <w:p w14:paraId="29978DF7" w14:textId="77777777" w:rsidR="00F94BF9" w:rsidRPr="00475BCF" w:rsidRDefault="00F94BF9" w:rsidP="003142B2">
            <w:r w:rsidRPr="00475BCF">
              <w:t>SPV</w:t>
            </w:r>
          </w:p>
        </w:tc>
        <w:tc>
          <w:tcPr>
            <w:tcW w:w="1794" w:type="dxa"/>
          </w:tcPr>
          <w:p w14:paraId="362E0929" w14:textId="77777777" w:rsidR="00F94BF9" w:rsidRDefault="00F94BF9" w:rsidP="003142B2">
            <w:r>
              <w:t>T-shape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  <w:r>
              <w:br/>
            </w:r>
            <w:r w:rsidRPr="0075217A">
              <w:t>Square plane with a vacancy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1F2227DD" w14:textId="77777777" w:rsidR="00F94BF9" w:rsidRDefault="00F94BF9" w:rsidP="0060571C">
            <w:r>
              <w:rPr>
                <w:noProof/>
              </w:rPr>
              <w:drawing>
                <wp:inline distT="0" distB="0" distL="0" distR="0" wp14:anchorId="265678A6" wp14:editId="5E5F4242">
                  <wp:extent cx="1080000" cy="1132659"/>
                  <wp:effectExtent l="0" t="0" r="6350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289" r="14224"/>
                          <a:stretch/>
                        </pic:blipFill>
                        <pic:spPr bwMode="auto">
                          <a:xfrm>
                            <a:off x="0" y="0"/>
                            <a:ext cx="1080000" cy="11326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7C600513" w14:textId="77777777" w:rsidR="00F94BF9" w:rsidRDefault="00F94BF9" w:rsidP="003142B2">
            <w:pPr>
              <w:jc w:val="center"/>
            </w:pPr>
            <w:r>
              <w:t>Planar</w:t>
            </w:r>
          </w:p>
          <w:p w14:paraId="0AAFA829" w14:textId="77777777" w:rsidR="00F94BF9" w:rsidRPr="00CF7D8B" w:rsidRDefault="00F94BF9" w:rsidP="00CF7D8B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90°</m:t>
                </m:r>
              </m:oMath>
            </m:oMathPara>
          </w:p>
          <w:p w14:paraId="0FD2E2EC" w14:textId="77777777" w:rsidR="00F94BF9" w:rsidRPr="00CF7D8B" w:rsidRDefault="00F94BF9" w:rsidP="00CF7D8B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180°</m:t>
                </m:r>
              </m:oMath>
            </m:oMathPara>
          </w:p>
        </w:tc>
        <w:tc>
          <w:tcPr>
            <w:tcW w:w="1559" w:type="dxa"/>
          </w:tcPr>
          <w:p w14:paraId="285829CA" w14:textId="77777777" w:rsidR="00F94BF9" w:rsidRDefault="00F94BF9" w:rsidP="003142B2">
            <w:pPr>
              <w:jc w:val="center"/>
            </w:pPr>
            <w:r>
              <w:t>539</w:t>
            </w:r>
          </w:p>
        </w:tc>
        <w:tc>
          <w:tcPr>
            <w:tcW w:w="3185" w:type="dxa"/>
          </w:tcPr>
          <w:p w14:paraId="5947EABF" w14:textId="478210CC" w:rsidR="00F94BF9" w:rsidRDefault="00C32BF9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F94BF9" w14:paraId="7C9384C1" w14:textId="77777777" w:rsidTr="005A55C9">
        <w:tc>
          <w:tcPr>
            <w:tcW w:w="649" w:type="dxa"/>
            <w:shd w:val="clear" w:color="auto" w:fill="92D050"/>
          </w:tcPr>
          <w:p w14:paraId="68804FCD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1D8253C6" w14:textId="77777777" w:rsidR="00F94BF9" w:rsidRPr="008D3F30" w:rsidRDefault="00F94BF9" w:rsidP="003142B2">
            <w:pPr>
              <w:jc w:val="center"/>
              <w:rPr>
                <w:i/>
                <w:iCs/>
              </w:rPr>
            </w:pPr>
            <w:r>
              <w:t>T-4</w:t>
            </w:r>
          </w:p>
        </w:tc>
        <w:tc>
          <w:tcPr>
            <w:tcW w:w="920" w:type="dxa"/>
          </w:tcPr>
          <w:p w14:paraId="2BD4A6C7" w14:textId="77777777" w:rsidR="00F94BF9" w:rsidRPr="00475BCF" w:rsidRDefault="00F94BF9" w:rsidP="003142B2">
            <w:r w:rsidRPr="00475BCF">
              <w:t>TET</w:t>
            </w:r>
          </w:p>
        </w:tc>
        <w:tc>
          <w:tcPr>
            <w:tcW w:w="1794" w:type="dxa"/>
          </w:tcPr>
          <w:p w14:paraId="180EDD96" w14:textId="77777777" w:rsidR="00F94BF9" w:rsidRDefault="00F94BF9" w:rsidP="003142B2">
            <w:r>
              <w:t>Tetrahedron</w: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IYXJ0c2hvcm4gUmljaGFyZDwvQXV0aG9yPjxZZWFyPjIw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, 5]</w:t>
            </w:r>
            <w:r>
              <w:fldChar w:fldCharType="end"/>
            </w:r>
          </w:p>
        </w:tc>
        <w:tc>
          <w:tcPr>
            <w:tcW w:w="1986" w:type="dxa"/>
          </w:tcPr>
          <w:p w14:paraId="0D578D4D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77DC289" wp14:editId="7E9CAC1A">
                  <wp:extent cx="1080000" cy="1228675"/>
                  <wp:effectExtent l="0" t="0" r="6350" b="0"/>
                  <wp:docPr id="18" name="Picture 1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7210" t="2783" r="28811" b="15304"/>
                          <a:stretch/>
                        </pic:blipFill>
                        <pic:spPr bwMode="auto">
                          <a:xfrm>
                            <a:off x="0" y="0"/>
                            <a:ext cx="1080000" cy="12286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72D47339" w14:textId="77777777" w:rsidR="00F94BF9" w:rsidRPr="00843F4A" w:rsidRDefault="00F94BF9" w:rsidP="00843F4A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L</m:t>
                </m:r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r>
                  <w:rPr>
                    <w:rFonts w:ascii="Cambria Math" w:hAnsi="Cambria Math"/>
                  </w:rPr>
                  <m:t>L=</m:t>
                </m:r>
                <m:func>
                  <m:func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funcPr>
                  <m:fName>
                    <m:r>
                      <m:rPr>
                        <m:sty m:val="p"/>
                      </m:rPr>
                      <w:rPr>
                        <w:rFonts w:ascii="Cambria Math" w:eastAsiaTheme="minorEastAsia" w:hAnsi="Cambria Math"/>
                      </w:rPr>
                      <m:t>arccos</m:t>
                    </m:r>
                  </m:fName>
                  <m:e>
                    <m:d>
                      <m:dPr>
                        <m:ctrlPr>
                          <w:rPr>
                            <w:rFonts w:ascii="Cambria Math" w:eastAsiaTheme="minorEastAsia" w:hAnsi="Cambria Math"/>
                            <w:i/>
                          </w:rPr>
                        </m:ctrlPr>
                      </m:dPr>
                      <m:e>
                        <m:r>
                          <w:rPr>
                            <w:rFonts w:ascii="Cambria Math" w:eastAsiaTheme="minorEastAsia" w:hAnsi="Cambria Math"/>
                          </w:rPr>
                          <m:t>-</m:t>
                        </m:r>
                        <m:f>
                          <m:fPr>
                            <m:ctrlPr>
                              <w:rPr>
                                <w:rFonts w:ascii="Cambria Math" w:eastAsiaTheme="minorEastAsia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eastAsiaTheme="minorEastAsia" w:hAnsi="Cambria Math"/>
                              </w:rPr>
                              <m:t>1</m:t>
                            </m:r>
                          </m:num>
                          <m:den>
                            <m:r>
                              <w:rPr>
                                <w:rFonts w:ascii="Cambria Math" w:eastAsiaTheme="minorEastAsia" w:hAnsi="Cambria Math"/>
                              </w:rPr>
                              <m:t>3</m:t>
                            </m:r>
                          </m:den>
                        </m:f>
                      </m:e>
                    </m:d>
                  </m:e>
                </m:func>
                <m:r>
                  <w:rPr>
                    <w:rFonts w:ascii="Cambria Math" w:hAnsi="Cambria Math"/>
                  </w:rPr>
                  <m:t>≈109.4712°</m:t>
                </m:r>
              </m:oMath>
            </m:oMathPara>
          </w:p>
          <w:p w14:paraId="5B555102" w14:textId="77777777" w:rsidR="00F94BF9" w:rsidRDefault="00F94BF9" w:rsidP="00843F4A">
            <w:pPr>
              <w:jc w:val="center"/>
            </w:pPr>
          </w:p>
        </w:tc>
        <w:tc>
          <w:tcPr>
            <w:tcW w:w="1559" w:type="dxa"/>
          </w:tcPr>
          <w:p w14:paraId="7311AAF1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07D7CB00" w14:textId="77777777" w:rsidR="00F94BF9" w:rsidRDefault="00F94BF9" w:rsidP="003142B2">
            <w:pPr>
              <w:jc w:val="center"/>
            </w:pPr>
          </w:p>
        </w:tc>
      </w:tr>
      <w:tr w:rsidR="00F94BF9" w14:paraId="2925311C" w14:textId="77777777" w:rsidTr="005A55C9">
        <w:tc>
          <w:tcPr>
            <w:tcW w:w="649" w:type="dxa"/>
            <w:shd w:val="clear" w:color="auto" w:fill="92D050"/>
          </w:tcPr>
          <w:p w14:paraId="4258E470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67406E22" w14:textId="77777777" w:rsidR="00F94BF9" w:rsidRPr="008D3F30" w:rsidRDefault="00F94BF9" w:rsidP="003142B2">
            <w:pPr>
              <w:jc w:val="center"/>
              <w:rPr>
                <w:i/>
                <w:iCs/>
              </w:rPr>
            </w:pPr>
            <w:r>
              <w:t>SP-4</w:t>
            </w:r>
            <w:r>
              <w:br/>
            </w:r>
          </w:p>
        </w:tc>
        <w:tc>
          <w:tcPr>
            <w:tcW w:w="920" w:type="dxa"/>
          </w:tcPr>
          <w:p w14:paraId="2DCDF933" w14:textId="77777777" w:rsidR="00F94BF9" w:rsidRPr="00475BCF" w:rsidRDefault="00F94BF9" w:rsidP="003142B2">
            <w:r w:rsidRPr="00475BCF">
              <w:t>SPL</w:t>
            </w:r>
          </w:p>
        </w:tc>
        <w:tc>
          <w:tcPr>
            <w:tcW w:w="1794" w:type="dxa"/>
          </w:tcPr>
          <w:p w14:paraId="51DDF41D" w14:textId="77777777" w:rsidR="00F94BF9" w:rsidRDefault="00F94BF9" w:rsidP="003142B2">
            <w:r>
              <w:t>Square plane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  <w:r>
              <w:t xml:space="preserve"> </w: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 </w:instrText>
            </w:r>
            <w:r>
              <w:fldChar w:fldCharType="begin">
                <w:fldData xml:space="preserve">PEVuZE5vdGU+PENpdGU+PEF1dGhvcj5QdXRpZ25hbm88L0F1dGhvcj48WWVhcj4yMDE4PC9ZZWFy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</w:fldData>
              </w:fldChar>
            </w:r>
            <w:r>
              <w:instrText xml:space="preserve"> ADDIN EN.CITE.DATA </w:instrText>
            </w:r>
            <w:r>
              <w:fldChar w:fldCharType="end"/>
            </w:r>
            <w:r>
              <w:fldChar w:fldCharType="separate"/>
            </w:r>
            <w:r>
              <w:rPr>
                <w:noProof/>
              </w:rPr>
              <w:t>[4]</w:t>
            </w:r>
            <w:r>
              <w:fldChar w:fldCharType="end"/>
            </w:r>
          </w:p>
        </w:tc>
        <w:tc>
          <w:tcPr>
            <w:tcW w:w="1986" w:type="dxa"/>
          </w:tcPr>
          <w:p w14:paraId="4AEAED87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B835356" wp14:editId="5820E7AD">
                  <wp:extent cx="1080000" cy="1133205"/>
                  <wp:effectExtent l="0" t="0" r="6350" b="0"/>
                  <wp:docPr id="21" name="Picture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733" r="13818"/>
                          <a:stretch/>
                        </pic:blipFill>
                        <pic:spPr bwMode="auto">
                          <a:xfrm>
                            <a:off x="0" y="0"/>
                            <a:ext cx="1080000" cy="113320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31A72A96" w14:textId="77777777" w:rsidR="00F94BF9" w:rsidRDefault="00F94BF9" w:rsidP="003142B2">
            <w:pPr>
              <w:jc w:val="center"/>
            </w:pPr>
            <w:r>
              <w:t>Planar</w:t>
            </w:r>
          </w:p>
          <w:p w14:paraId="75198E76" w14:textId="77777777" w:rsidR="00F94BF9" w:rsidRPr="00843F4A" w:rsidRDefault="00F94BF9" w:rsidP="003142B2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hAnsi="Cambria Math"/>
                  </w:rPr>
                  <m:t>180°</m:t>
                </m:r>
              </m:oMath>
            </m:oMathPara>
          </w:p>
          <w:p w14:paraId="707B3A21" w14:textId="77777777" w:rsidR="00F94BF9" w:rsidRPr="00843F4A" w:rsidRDefault="00F94BF9" w:rsidP="003142B2">
            <w:pPr>
              <w:jc w:val="center"/>
              <w:rPr>
                <w:rFonts w:eastAsiaTheme="minorEastAsia"/>
              </w:rPr>
            </w:pPr>
            <m:oMathPara>
              <m:oMath>
                <m:r>
                  <w:rPr>
                    <w:rFonts w:ascii="Cambria Math" w:eastAsiaTheme="minorEastAsia" w:hAnsi="Cambria Math"/>
                  </w:rPr>
                  <m:t>90°</m:t>
                </m:r>
              </m:oMath>
            </m:oMathPara>
          </w:p>
        </w:tc>
        <w:tc>
          <w:tcPr>
            <w:tcW w:w="1559" w:type="dxa"/>
          </w:tcPr>
          <w:p w14:paraId="4271E82B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26E48DEB" w14:textId="383A6C60" w:rsidR="00F94BF9" w:rsidRDefault="00C32BF9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</m:t>
                      </m:r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</m:e>
                  </m:mr>
                </m:m>
              </m:oMath>
            </m:oMathPara>
          </w:p>
        </w:tc>
      </w:tr>
      <w:tr w:rsidR="00F94BF9" w14:paraId="5EE174FC" w14:textId="77777777" w:rsidTr="005A55C9">
        <w:tc>
          <w:tcPr>
            <w:tcW w:w="649" w:type="dxa"/>
            <w:shd w:val="clear" w:color="auto" w:fill="92D050"/>
          </w:tcPr>
          <w:p w14:paraId="12D9D69E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4A0B1DE6" w14:textId="77777777" w:rsidR="00F94BF9" w:rsidRDefault="00F94BF9" w:rsidP="003142B2">
            <w:pPr>
              <w:jc w:val="center"/>
            </w:pPr>
            <w:r>
              <w:t>SPY-4</w:t>
            </w:r>
          </w:p>
        </w:tc>
        <w:tc>
          <w:tcPr>
            <w:tcW w:w="920" w:type="dxa"/>
          </w:tcPr>
          <w:p w14:paraId="2786EABB" w14:textId="77777777" w:rsidR="00F94BF9" w:rsidRDefault="00F94BF9" w:rsidP="003142B2"/>
        </w:tc>
        <w:tc>
          <w:tcPr>
            <w:tcW w:w="1794" w:type="dxa"/>
          </w:tcPr>
          <w:p w14:paraId="7DE7CA2B" w14:textId="77777777" w:rsidR="00F94BF9" w:rsidRDefault="00F94BF9" w:rsidP="003142B2">
            <w:r>
              <w:t>Square pyramid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986" w:type="dxa"/>
          </w:tcPr>
          <w:p w14:paraId="4043C357" w14:textId="77777777" w:rsidR="00F94BF9" w:rsidRDefault="00F94BF9" w:rsidP="0060571C">
            <w:pPr>
              <w:rPr>
                <w:noProof/>
              </w:rPr>
            </w:pPr>
            <w:r w:rsidRPr="00511063">
              <w:rPr>
                <w:noProof/>
              </w:rPr>
              <w:drawing>
                <wp:inline distT="0" distB="0" distL="0" distR="0" wp14:anchorId="0164C519" wp14:editId="11E9FD1E">
                  <wp:extent cx="1080000" cy="426188"/>
                  <wp:effectExtent l="0" t="0" r="6350" b="0"/>
                  <wp:docPr id="22" name="Picture 2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1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80000" cy="426188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02A9B3DB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43658477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2897B402" w14:textId="547E2379" w:rsidR="00F94BF9" w:rsidRDefault="007146A5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37DB9368" w14:textId="77777777" w:rsidTr="005A55C9">
        <w:tc>
          <w:tcPr>
            <w:tcW w:w="649" w:type="dxa"/>
            <w:shd w:val="clear" w:color="auto" w:fill="FF0000"/>
          </w:tcPr>
          <w:p w14:paraId="0A51D399" w14:textId="77777777" w:rsidR="00F94BF9" w:rsidRDefault="00F94BF9" w:rsidP="003142B2">
            <w:pPr>
              <w:jc w:val="center"/>
            </w:pPr>
            <w:r>
              <w:t>4</w:t>
            </w:r>
          </w:p>
        </w:tc>
        <w:tc>
          <w:tcPr>
            <w:tcW w:w="1597" w:type="dxa"/>
          </w:tcPr>
          <w:p w14:paraId="002F4537" w14:textId="77777777" w:rsidR="00F94BF9" w:rsidRDefault="00F94BF9" w:rsidP="003142B2">
            <w:pPr>
              <w:jc w:val="center"/>
            </w:pPr>
            <w:r>
              <w:t>SS-4</w:t>
            </w:r>
          </w:p>
        </w:tc>
        <w:tc>
          <w:tcPr>
            <w:tcW w:w="920" w:type="dxa"/>
          </w:tcPr>
          <w:p w14:paraId="307EFE09" w14:textId="77777777" w:rsidR="00F94BF9" w:rsidRDefault="00F94BF9" w:rsidP="003142B2"/>
        </w:tc>
        <w:tc>
          <w:tcPr>
            <w:tcW w:w="1794" w:type="dxa"/>
          </w:tcPr>
          <w:p w14:paraId="12E47BCF" w14:textId="77777777" w:rsidR="00F94BF9" w:rsidRDefault="00F94BF9" w:rsidP="003142B2">
            <w:r>
              <w:t>See-saw</w:t>
            </w:r>
            <w:r>
              <w:fldChar w:fldCharType="begin"/>
            </w:r>
            <w:r>
              <w:instrText xml:space="preserve"> ADDIN EN.CITE &lt;EndNote&gt;&lt;Cite&gt;&lt;Author&gt;Hartshorn Richard&lt;/Author&gt;&lt;Year&gt;2015&lt;/Year&gt;&lt;RecNum&gt;39&lt;/RecNum&gt;&lt;DisplayText&gt;[5]&lt;/DisplayText&gt;&lt;record&gt;&lt;rec-number&gt;39&lt;/rec-number&gt;&lt;foreign-keys&gt;&lt;key app="EN" db-id="0swr0sa5iwsaszeftwnvwaxodr2z05t9pesv" timestamp="1584743104"&gt;39&lt;/key&gt;&lt;/foreign-keys&gt;&lt;ref-type name="Generic"&gt;13&lt;/ref-type&gt;&lt;contributors&gt;&lt;authors&gt;&lt;author&gt;Hartshorn Richard, M.&lt;/author&gt;&lt;author&gt;Hellwich, Karl-Heinz&lt;/author&gt;&lt;author&gt;Yerin, Andrey&lt;/author&gt;&lt;author&gt;Damhus, Ture&lt;/author&gt;&lt;author&gt;Hutton Alan, T.&lt;/author&gt;&lt;/authors&gt;&lt;/contributors&gt;&lt;titles&gt;&lt;title&gt;Brief guide to the nomenclature of inorganic chemistry&lt;/title&gt;&lt;secondary-title&gt;Pure and Applied Chemistry&lt;/secondary-title&gt;&lt;alt-title&gt;pac&lt;/alt-title&gt;&lt;/titles&gt;&lt;periodical&gt;&lt;full-title&gt;Pure and Applied Chemistry&lt;/full-title&gt;&lt;abbr-1&gt;Pure Appl. Chem.&lt;/abbr-1&gt;&lt;/periodical&gt;&lt;pages&gt;1039&lt;/pages&gt;&lt;volume&gt;87&lt;/volume&gt;&lt;number&gt;9-10&lt;/number&gt;&lt;dates&gt;&lt;year&gt;2015&lt;/year&gt;&lt;/dates&gt;&lt;isbn&gt;13653075&amp;#xD;00334545&amp;#xD;0033-4545&lt;/isbn&gt;&lt;urls&gt;&lt;related-urls&gt;&lt;url&gt;https://www.degruyter.com/view/j/pac.2015.87.issue-9-10/pac-2014-0718/pac-2014-0718.xml&lt;/url&gt;&lt;/related-urls&gt;&lt;/urls&gt;&lt;electronic-resource-num&gt;10.1515/pac-2014-0718&lt;/electronic-resource-num&gt;&lt;access-date&gt;2020-03-20t23:25:02.705+01:00&lt;/access-date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[5]</w:t>
            </w:r>
            <w:r>
              <w:fldChar w:fldCharType="end"/>
            </w:r>
          </w:p>
        </w:tc>
        <w:tc>
          <w:tcPr>
            <w:tcW w:w="1986" w:type="dxa"/>
          </w:tcPr>
          <w:p w14:paraId="626E8293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t>[A]</w:t>
            </w:r>
          </w:p>
        </w:tc>
        <w:tc>
          <w:tcPr>
            <w:tcW w:w="2268" w:type="dxa"/>
          </w:tcPr>
          <w:p w14:paraId="44941B17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00E02B75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32EFE2C6" w14:textId="77777777" w:rsidR="00F94BF9" w:rsidRDefault="00F94BF9" w:rsidP="003142B2">
            <w:pPr>
              <w:jc w:val="center"/>
            </w:pPr>
          </w:p>
        </w:tc>
      </w:tr>
      <w:tr w:rsidR="00F94BF9" w14:paraId="28A4D577" w14:textId="77777777" w:rsidTr="005A55C9">
        <w:tc>
          <w:tcPr>
            <w:tcW w:w="649" w:type="dxa"/>
            <w:shd w:val="clear" w:color="auto" w:fill="92D050"/>
          </w:tcPr>
          <w:p w14:paraId="7DB2DB13" w14:textId="77777777" w:rsidR="00F94BF9" w:rsidRDefault="00F94BF9" w:rsidP="003142B2">
            <w:pPr>
              <w:jc w:val="center"/>
            </w:pPr>
            <w:r>
              <w:lastRenderedPageBreak/>
              <w:t>5</w:t>
            </w:r>
          </w:p>
        </w:tc>
        <w:tc>
          <w:tcPr>
            <w:tcW w:w="1597" w:type="dxa"/>
          </w:tcPr>
          <w:p w14:paraId="518B6BC6" w14:textId="77777777" w:rsidR="00F94BF9" w:rsidRDefault="00F94BF9" w:rsidP="003142B2">
            <w:pPr>
              <w:jc w:val="center"/>
            </w:pPr>
            <w:r>
              <w:t>TBPY-5</w:t>
            </w:r>
          </w:p>
        </w:tc>
        <w:tc>
          <w:tcPr>
            <w:tcW w:w="920" w:type="dxa"/>
          </w:tcPr>
          <w:p w14:paraId="6CB27F24" w14:textId="77777777" w:rsidR="00F94BF9" w:rsidRDefault="00F94BF9" w:rsidP="003142B2"/>
        </w:tc>
        <w:tc>
          <w:tcPr>
            <w:tcW w:w="1794" w:type="dxa"/>
          </w:tcPr>
          <w:p w14:paraId="16C47DB8" w14:textId="77777777" w:rsidR="00F94BF9" w:rsidRDefault="00F94BF9" w:rsidP="003142B2">
            <w:r>
              <w:t>Trigonal bipyramid</w:t>
            </w:r>
          </w:p>
        </w:tc>
        <w:tc>
          <w:tcPr>
            <w:tcW w:w="1986" w:type="dxa"/>
          </w:tcPr>
          <w:p w14:paraId="0B17B637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8A021BE" wp14:editId="123B640F">
                  <wp:extent cx="1080000" cy="1310036"/>
                  <wp:effectExtent l="0" t="0" r="6350" b="0"/>
                  <wp:docPr id="26" name="Picture 2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603" r="23593"/>
                          <a:stretch/>
                        </pic:blipFill>
                        <pic:spPr bwMode="auto">
                          <a:xfrm>
                            <a:off x="0" y="0"/>
                            <a:ext cx="1080000" cy="131003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27B62291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1158CC33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169E8ADC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 xml:space="preserve">=120° </m:t>
                </m:r>
              </m:oMath>
            </m:oMathPara>
          </w:p>
        </w:tc>
        <w:tc>
          <w:tcPr>
            <w:tcW w:w="1559" w:type="dxa"/>
          </w:tcPr>
          <w:p w14:paraId="5B41D497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07858751" w14:textId="22698F9C" w:rsidR="00F94BF9" w:rsidRDefault="00C32BF9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c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b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618E8090" w14:textId="77777777" w:rsidTr="005A55C9">
        <w:tc>
          <w:tcPr>
            <w:tcW w:w="649" w:type="dxa"/>
            <w:shd w:val="clear" w:color="auto" w:fill="92D050"/>
          </w:tcPr>
          <w:p w14:paraId="569E020F" w14:textId="77777777" w:rsidR="00F94BF9" w:rsidRDefault="00F94BF9" w:rsidP="003142B2">
            <w:pPr>
              <w:jc w:val="center"/>
            </w:pPr>
            <w:r>
              <w:t>5</w:t>
            </w:r>
          </w:p>
        </w:tc>
        <w:tc>
          <w:tcPr>
            <w:tcW w:w="1597" w:type="dxa"/>
          </w:tcPr>
          <w:p w14:paraId="06C1CC66" w14:textId="77777777" w:rsidR="00F94BF9" w:rsidRDefault="00F94BF9" w:rsidP="003142B2">
            <w:pPr>
              <w:jc w:val="center"/>
            </w:pPr>
            <w:r>
              <w:t>SPY-5</w:t>
            </w:r>
          </w:p>
        </w:tc>
        <w:tc>
          <w:tcPr>
            <w:tcW w:w="920" w:type="dxa"/>
          </w:tcPr>
          <w:p w14:paraId="53CB1B74" w14:textId="77777777" w:rsidR="00F94BF9" w:rsidRDefault="00F94BF9" w:rsidP="003142B2"/>
        </w:tc>
        <w:tc>
          <w:tcPr>
            <w:tcW w:w="1794" w:type="dxa"/>
          </w:tcPr>
          <w:p w14:paraId="31E90609" w14:textId="77777777" w:rsidR="00F94BF9" w:rsidRDefault="00F94BF9" w:rsidP="003142B2">
            <w:r>
              <w:t>Square pyramid</w:t>
            </w:r>
          </w:p>
        </w:tc>
        <w:tc>
          <w:tcPr>
            <w:tcW w:w="1986" w:type="dxa"/>
          </w:tcPr>
          <w:p w14:paraId="53995964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B7A5025" wp14:editId="6E6153DC">
                  <wp:extent cx="1080000" cy="870775"/>
                  <wp:effectExtent l="0" t="0" r="6350" b="5715"/>
                  <wp:docPr id="27" name="Picture 2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211" t="9915" r="17859" b="17029"/>
                          <a:stretch/>
                        </pic:blipFill>
                        <pic:spPr bwMode="auto">
                          <a:xfrm>
                            <a:off x="0" y="0"/>
                            <a:ext cx="1080000" cy="87077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3D072E2A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5782DD1E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</w:tc>
        <w:tc>
          <w:tcPr>
            <w:tcW w:w="1559" w:type="dxa"/>
          </w:tcPr>
          <w:p w14:paraId="5269BC43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3D68338D" w14:textId="3764CC91" w:rsidR="00F94BF9" w:rsidRDefault="007146A5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</m:e>
                  </m:mr>
                </m:m>
              </m:oMath>
            </m:oMathPara>
          </w:p>
        </w:tc>
      </w:tr>
      <w:tr w:rsidR="00F94BF9" w14:paraId="526A7551" w14:textId="77777777" w:rsidTr="005A55C9">
        <w:tc>
          <w:tcPr>
            <w:tcW w:w="649" w:type="dxa"/>
            <w:shd w:val="clear" w:color="auto" w:fill="92D050"/>
          </w:tcPr>
          <w:p w14:paraId="32E6F412" w14:textId="77777777" w:rsidR="00F94BF9" w:rsidRDefault="00F94BF9" w:rsidP="003142B2">
            <w:pPr>
              <w:jc w:val="center"/>
            </w:pPr>
            <w:r>
              <w:t>6</w:t>
            </w:r>
          </w:p>
        </w:tc>
        <w:tc>
          <w:tcPr>
            <w:tcW w:w="1597" w:type="dxa"/>
          </w:tcPr>
          <w:p w14:paraId="612E359F" w14:textId="77777777" w:rsidR="00F94BF9" w:rsidRDefault="00F94BF9" w:rsidP="003142B2">
            <w:pPr>
              <w:jc w:val="center"/>
            </w:pPr>
            <w:r>
              <w:t>OC-6</w:t>
            </w:r>
          </w:p>
        </w:tc>
        <w:tc>
          <w:tcPr>
            <w:tcW w:w="920" w:type="dxa"/>
          </w:tcPr>
          <w:p w14:paraId="44CC01DB" w14:textId="77777777" w:rsidR="00F94BF9" w:rsidRDefault="00F94BF9" w:rsidP="003142B2"/>
        </w:tc>
        <w:tc>
          <w:tcPr>
            <w:tcW w:w="1794" w:type="dxa"/>
          </w:tcPr>
          <w:p w14:paraId="61701A61" w14:textId="77777777" w:rsidR="00F94BF9" w:rsidRDefault="00F94BF9" w:rsidP="003142B2">
            <w:r>
              <w:t>Octahedron</w:t>
            </w:r>
          </w:p>
        </w:tc>
        <w:tc>
          <w:tcPr>
            <w:tcW w:w="1986" w:type="dxa"/>
          </w:tcPr>
          <w:p w14:paraId="24B0E3B1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26DB1682" wp14:editId="3DFB4F2B">
                  <wp:extent cx="1080000" cy="1212122"/>
                  <wp:effectExtent l="0" t="0" r="6350" b="7620"/>
                  <wp:docPr id="28" name="Picture 2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4511" t="9045" r="22148" b="11102"/>
                          <a:stretch/>
                        </pic:blipFill>
                        <pic:spPr bwMode="auto">
                          <a:xfrm>
                            <a:off x="0" y="0"/>
                            <a:ext cx="1080000" cy="121212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311BB8B8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0F8A4642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46B61C88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,180°</m:t>
                </m:r>
              </m:oMath>
            </m:oMathPara>
          </w:p>
        </w:tc>
        <w:tc>
          <w:tcPr>
            <w:tcW w:w="1559" w:type="dxa"/>
          </w:tcPr>
          <w:p w14:paraId="53715CFB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3F08DF47" w14:textId="6103317C" w:rsidR="00F94BF9" w:rsidRDefault="00C32BF9" w:rsidP="003142B2">
            <w:pPr>
              <w:jc w:val="center"/>
            </w:pPr>
            <m:oMathPara>
              <m:oMath>
                <m:m>
                  <m:mPr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i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</w:rPr>
                        <m:t>M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1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2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3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4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5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a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eastAsia="Cambria Math" w:hAnsi="Cambria Math" w:cs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="Cambria Math" w:hAnsi="Cambria Math" w:cs="Cambria Math"/>
                            </w:rPr>
                            <m:t>L</m:t>
                          </m:r>
                        </m:e>
                        <m:sub>
                          <m:r>
                            <w:rPr>
                              <w:rFonts w:ascii="Cambria Math" w:eastAsia="Cambria Math" w:hAnsi="Cambria Math" w:cs="Cambria Math"/>
                            </w:rPr>
                            <m:t>6</m:t>
                          </m:r>
                        </m:sub>
                      </m:sSub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hAnsi="Cambria Math"/>
                        </w:rPr>
                        <m:t>0</m:t>
                      </m:r>
                      <m:ctrlPr>
                        <w:rPr>
                          <w:rFonts w:ascii="Cambria Math" w:eastAsia="Cambria Math" w:hAnsi="Cambria Math" w:cs="Cambria Math"/>
                          <w:i/>
                        </w:rPr>
                      </m:ctrlPr>
                    </m:e>
                    <m:e>
                      <m:r>
                        <w:rPr>
                          <w:rFonts w:ascii="Cambria Math" w:eastAsia="Cambria Math" w:hAnsi="Cambria Math" w:cs="Cambria Math"/>
                        </w:rPr>
                        <m:t>-a</m:t>
                      </m:r>
                    </m:e>
                  </m:mr>
                </m:m>
              </m:oMath>
            </m:oMathPara>
          </w:p>
        </w:tc>
      </w:tr>
      <w:tr w:rsidR="00F94BF9" w14:paraId="179C0845" w14:textId="77777777" w:rsidTr="005A55C9">
        <w:tc>
          <w:tcPr>
            <w:tcW w:w="649" w:type="dxa"/>
            <w:shd w:val="clear" w:color="auto" w:fill="92D050"/>
          </w:tcPr>
          <w:p w14:paraId="59238C0D" w14:textId="77777777" w:rsidR="00F94BF9" w:rsidRDefault="00F94BF9" w:rsidP="003142B2">
            <w:pPr>
              <w:jc w:val="center"/>
            </w:pPr>
            <w:r>
              <w:t>6</w:t>
            </w:r>
          </w:p>
        </w:tc>
        <w:tc>
          <w:tcPr>
            <w:tcW w:w="1597" w:type="dxa"/>
          </w:tcPr>
          <w:p w14:paraId="43C0B094" w14:textId="77777777" w:rsidR="00F94BF9" w:rsidRDefault="00F94BF9" w:rsidP="003142B2">
            <w:pPr>
              <w:jc w:val="center"/>
            </w:pPr>
            <w:r>
              <w:t>TPR-6</w:t>
            </w:r>
          </w:p>
        </w:tc>
        <w:tc>
          <w:tcPr>
            <w:tcW w:w="920" w:type="dxa"/>
          </w:tcPr>
          <w:p w14:paraId="52430025" w14:textId="77777777" w:rsidR="00F94BF9" w:rsidRDefault="00F94BF9" w:rsidP="003142B2"/>
        </w:tc>
        <w:tc>
          <w:tcPr>
            <w:tcW w:w="1794" w:type="dxa"/>
          </w:tcPr>
          <w:p w14:paraId="6F69783C" w14:textId="77777777" w:rsidR="00F94BF9" w:rsidRDefault="00F94BF9" w:rsidP="003142B2">
            <w:r>
              <w:t>Trigonal prism</w:t>
            </w:r>
          </w:p>
        </w:tc>
        <w:tc>
          <w:tcPr>
            <w:tcW w:w="1986" w:type="dxa"/>
          </w:tcPr>
          <w:p w14:paraId="3C368C1C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t>[B]</w:t>
            </w:r>
          </w:p>
        </w:tc>
        <w:tc>
          <w:tcPr>
            <w:tcW w:w="2268" w:type="dxa"/>
          </w:tcPr>
          <w:p w14:paraId="13A9E0D2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7722992D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055B38BB" w14:textId="77777777" w:rsidR="00F94BF9" w:rsidRDefault="00F94BF9" w:rsidP="003142B2">
            <w:pPr>
              <w:jc w:val="center"/>
            </w:pPr>
          </w:p>
        </w:tc>
      </w:tr>
      <w:tr w:rsidR="00F94BF9" w14:paraId="67BD11F9" w14:textId="77777777" w:rsidTr="005A55C9">
        <w:tc>
          <w:tcPr>
            <w:tcW w:w="649" w:type="dxa"/>
            <w:shd w:val="clear" w:color="auto" w:fill="92D050"/>
          </w:tcPr>
          <w:p w14:paraId="57F60A98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150146A8" w14:textId="77777777" w:rsidR="00F94BF9" w:rsidRDefault="00F94BF9" w:rsidP="003142B2">
            <w:pPr>
              <w:jc w:val="center"/>
            </w:pPr>
            <w:r>
              <w:t>PBPY-7</w:t>
            </w:r>
          </w:p>
        </w:tc>
        <w:tc>
          <w:tcPr>
            <w:tcW w:w="920" w:type="dxa"/>
          </w:tcPr>
          <w:p w14:paraId="6D0061E9" w14:textId="77777777" w:rsidR="00F94BF9" w:rsidRDefault="00F94BF9" w:rsidP="003142B2">
            <w:r>
              <w:t>PBP</w:t>
            </w:r>
          </w:p>
        </w:tc>
        <w:tc>
          <w:tcPr>
            <w:tcW w:w="1794" w:type="dxa"/>
          </w:tcPr>
          <w:p w14:paraId="42B92167" w14:textId="77777777" w:rsidR="00F94BF9" w:rsidRDefault="00F94BF9" w:rsidP="003142B2">
            <w:r>
              <w:t>pentagonal bipyramid</w:t>
            </w:r>
          </w:p>
        </w:tc>
        <w:tc>
          <w:tcPr>
            <w:tcW w:w="1986" w:type="dxa"/>
          </w:tcPr>
          <w:p w14:paraId="53434CB3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D190B92" wp14:editId="74DDCFE7">
                  <wp:extent cx="1080000" cy="1059759"/>
                  <wp:effectExtent l="0" t="0" r="6350" b="7620"/>
                  <wp:docPr id="30" name="Picture 3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1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6819" t="3653" r="14334" b="6234"/>
                          <a:stretch/>
                        </pic:blipFill>
                        <pic:spPr bwMode="auto">
                          <a:xfrm>
                            <a:off x="0" y="0"/>
                            <a:ext cx="1080000" cy="105975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57E25886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216B034B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216A1C54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72°,144°</m:t>
                </m:r>
              </m:oMath>
            </m:oMathPara>
          </w:p>
        </w:tc>
        <w:tc>
          <w:tcPr>
            <w:tcW w:w="1559" w:type="dxa"/>
          </w:tcPr>
          <w:p w14:paraId="7ECD9250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2F72F210" w14:textId="77777777" w:rsidR="00F94BF9" w:rsidRDefault="00F94BF9" w:rsidP="003142B2">
            <w:pPr>
              <w:jc w:val="center"/>
            </w:pPr>
          </w:p>
        </w:tc>
      </w:tr>
      <w:tr w:rsidR="00F94BF9" w14:paraId="1FEC0D66" w14:textId="77777777" w:rsidTr="005A55C9">
        <w:tc>
          <w:tcPr>
            <w:tcW w:w="649" w:type="dxa"/>
            <w:shd w:val="clear" w:color="auto" w:fill="FF0000"/>
          </w:tcPr>
          <w:p w14:paraId="5B676635" w14:textId="77777777" w:rsidR="00F94BF9" w:rsidRDefault="00F94BF9" w:rsidP="003142B2">
            <w:pPr>
              <w:jc w:val="center"/>
            </w:pPr>
            <w:r>
              <w:lastRenderedPageBreak/>
              <w:t>7</w:t>
            </w:r>
          </w:p>
        </w:tc>
        <w:tc>
          <w:tcPr>
            <w:tcW w:w="1597" w:type="dxa"/>
          </w:tcPr>
          <w:p w14:paraId="28C8D68C" w14:textId="77777777" w:rsidR="00F94BF9" w:rsidRDefault="00F94BF9" w:rsidP="003142B2">
            <w:pPr>
              <w:jc w:val="center"/>
            </w:pPr>
            <w:r>
              <w:t>OCF-7</w:t>
            </w:r>
          </w:p>
        </w:tc>
        <w:tc>
          <w:tcPr>
            <w:tcW w:w="920" w:type="dxa"/>
          </w:tcPr>
          <w:p w14:paraId="3BDB83CA" w14:textId="77777777" w:rsidR="00F94BF9" w:rsidRDefault="00F94BF9" w:rsidP="003142B2">
            <w:r>
              <w:t>COC</w:t>
            </w:r>
          </w:p>
        </w:tc>
        <w:tc>
          <w:tcPr>
            <w:tcW w:w="1794" w:type="dxa"/>
          </w:tcPr>
          <w:p w14:paraId="6F5BA86F" w14:textId="77777777" w:rsidR="00F94BF9" w:rsidRDefault="00F94BF9" w:rsidP="003142B2">
            <w:r>
              <w:t xml:space="preserve">octahedron, face </w:t>
            </w:r>
            <w:proofErr w:type="spellStart"/>
            <w:r>
              <w:t>monocapped</w:t>
            </w:r>
            <w:proofErr w:type="spellEnd"/>
          </w:p>
        </w:tc>
        <w:tc>
          <w:tcPr>
            <w:tcW w:w="1986" w:type="dxa"/>
          </w:tcPr>
          <w:p w14:paraId="2A59922D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C7DD876" wp14:editId="02E61757">
                  <wp:extent cx="1080000" cy="1181160"/>
                  <wp:effectExtent l="0" t="0" r="6350" b="0"/>
                  <wp:docPr id="31" name="Picture 3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2647" t="4696" r="22024"/>
                          <a:stretch/>
                        </pic:blipFill>
                        <pic:spPr bwMode="auto">
                          <a:xfrm>
                            <a:off x="0" y="0"/>
                            <a:ext cx="1080000" cy="118116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C]</w:t>
            </w:r>
          </w:p>
        </w:tc>
        <w:tc>
          <w:tcPr>
            <w:tcW w:w="2268" w:type="dxa"/>
          </w:tcPr>
          <w:p w14:paraId="494998E5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277B6D26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45170A1E" w14:textId="77777777" w:rsidR="00F94BF9" w:rsidRDefault="00F94BF9" w:rsidP="003142B2">
            <w:pPr>
              <w:jc w:val="center"/>
            </w:pPr>
          </w:p>
        </w:tc>
      </w:tr>
      <w:tr w:rsidR="00F94BF9" w14:paraId="5B89688E" w14:textId="77777777" w:rsidTr="005A55C9">
        <w:tc>
          <w:tcPr>
            <w:tcW w:w="649" w:type="dxa"/>
            <w:shd w:val="clear" w:color="auto" w:fill="FF0000"/>
          </w:tcPr>
          <w:p w14:paraId="3DCAB621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24B9F30C" w14:textId="77777777" w:rsidR="00F94BF9" w:rsidRDefault="00F94BF9" w:rsidP="003142B2">
            <w:pPr>
              <w:jc w:val="center"/>
            </w:pPr>
            <w:r>
              <w:t>TPRS-7</w:t>
            </w:r>
          </w:p>
        </w:tc>
        <w:tc>
          <w:tcPr>
            <w:tcW w:w="920" w:type="dxa"/>
          </w:tcPr>
          <w:p w14:paraId="0CADCBC9" w14:textId="77777777" w:rsidR="00F94BF9" w:rsidRDefault="00F94BF9" w:rsidP="003142B2">
            <w:r>
              <w:t>CTP</w:t>
            </w:r>
          </w:p>
        </w:tc>
        <w:tc>
          <w:tcPr>
            <w:tcW w:w="1794" w:type="dxa"/>
          </w:tcPr>
          <w:p w14:paraId="026F88E2" w14:textId="77777777" w:rsidR="00F94BF9" w:rsidRDefault="00F94BF9" w:rsidP="003142B2">
            <w:r>
              <w:t xml:space="preserve">trigonal prism, </w:t>
            </w:r>
            <w:proofErr w:type="gramStart"/>
            <w:r>
              <w:t>square-face</w:t>
            </w:r>
            <w:proofErr w:type="gramEnd"/>
            <w:r>
              <w:t xml:space="preserve"> </w:t>
            </w:r>
            <w:proofErr w:type="spellStart"/>
            <w:r>
              <w:t>monocapped</w:t>
            </w:r>
            <w:proofErr w:type="spellEnd"/>
          </w:p>
        </w:tc>
        <w:tc>
          <w:tcPr>
            <w:tcW w:w="1986" w:type="dxa"/>
          </w:tcPr>
          <w:p w14:paraId="0BE2F5AF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01A0A72" wp14:editId="120F86D8">
                  <wp:extent cx="1080000" cy="999367"/>
                  <wp:effectExtent l="0" t="0" r="6350" b="0"/>
                  <wp:docPr id="33" name="Picture 3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949" t="11481" r="17337" b="11111"/>
                          <a:stretch/>
                        </pic:blipFill>
                        <pic:spPr bwMode="auto">
                          <a:xfrm>
                            <a:off x="0" y="0"/>
                            <a:ext cx="1080000" cy="99936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D]</w:t>
            </w:r>
          </w:p>
        </w:tc>
        <w:tc>
          <w:tcPr>
            <w:tcW w:w="2268" w:type="dxa"/>
          </w:tcPr>
          <w:p w14:paraId="1CF7FB2B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706B5AC1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61858D45" w14:textId="77777777" w:rsidR="00F94BF9" w:rsidRDefault="00F94BF9" w:rsidP="003142B2">
            <w:pPr>
              <w:jc w:val="center"/>
            </w:pPr>
          </w:p>
        </w:tc>
      </w:tr>
      <w:tr w:rsidR="00F94BF9" w14:paraId="45D43131" w14:textId="77777777" w:rsidTr="005A55C9">
        <w:tc>
          <w:tcPr>
            <w:tcW w:w="649" w:type="dxa"/>
            <w:shd w:val="clear" w:color="auto" w:fill="92D050"/>
          </w:tcPr>
          <w:p w14:paraId="417CFD48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730D89FF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6973E97B" w14:textId="77777777" w:rsidR="00F94BF9" w:rsidRDefault="00F94BF9" w:rsidP="003142B2">
            <w:r>
              <w:t>HVA</w:t>
            </w:r>
          </w:p>
        </w:tc>
        <w:tc>
          <w:tcPr>
            <w:tcW w:w="1794" w:type="dxa"/>
          </w:tcPr>
          <w:p w14:paraId="31AE038B" w14:textId="77777777" w:rsidR="00F94BF9" w:rsidRDefault="00F94BF9" w:rsidP="003142B2">
            <w:r w:rsidRPr="00714177">
              <w:t>Hexagonal bipyramid with a vacancy (axial)</w:t>
            </w:r>
            <w:r w:rsidRPr="00714177">
              <w:tab/>
            </w:r>
          </w:p>
          <w:p w14:paraId="1ED0F89D" w14:textId="586269BF" w:rsidR="005A55C9" w:rsidRDefault="005A55C9" w:rsidP="003142B2">
            <w:r>
              <w:t>[hexagonal pyramid]</w:t>
            </w:r>
          </w:p>
        </w:tc>
        <w:tc>
          <w:tcPr>
            <w:tcW w:w="1986" w:type="dxa"/>
          </w:tcPr>
          <w:p w14:paraId="51DE6C36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78B4C543" wp14:editId="4A008F67">
                  <wp:extent cx="1080000" cy="1019816"/>
                  <wp:effectExtent l="0" t="0" r="6350" b="8890"/>
                  <wp:docPr id="46" name="Picture 4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0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184" t="1629" r="12909" b="7894"/>
                          <a:stretch/>
                        </pic:blipFill>
                        <pic:spPr bwMode="auto">
                          <a:xfrm>
                            <a:off x="0" y="0"/>
                            <a:ext cx="1080000" cy="101981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5CEA30E7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1F62ED3B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60°,120°,180°</m:t>
                </m:r>
              </m:oMath>
            </m:oMathPara>
          </w:p>
        </w:tc>
        <w:tc>
          <w:tcPr>
            <w:tcW w:w="1559" w:type="dxa"/>
          </w:tcPr>
          <w:p w14:paraId="3133A5B5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2568F037" w14:textId="77777777" w:rsidR="00F94BF9" w:rsidRDefault="00F94BF9" w:rsidP="003142B2">
            <w:pPr>
              <w:jc w:val="center"/>
            </w:pPr>
          </w:p>
        </w:tc>
      </w:tr>
      <w:tr w:rsidR="00F94BF9" w14:paraId="06158F6E" w14:textId="77777777" w:rsidTr="005A55C9">
        <w:tc>
          <w:tcPr>
            <w:tcW w:w="649" w:type="dxa"/>
            <w:shd w:val="clear" w:color="auto" w:fill="FFC000" w:themeFill="accent4"/>
          </w:tcPr>
          <w:p w14:paraId="786FFC04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7B240FC6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317E158B" w14:textId="77777777" w:rsidR="00F94BF9" w:rsidRDefault="00F94BF9" w:rsidP="003142B2">
            <w:r>
              <w:t>HVP</w:t>
            </w:r>
          </w:p>
        </w:tc>
        <w:tc>
          <w:tcPr>
            <w:tcW w:w="1794" w:type="dxa"/>
          </w:tcPr>
          <w:p w14:paraId="4D0D3DA7" w14:textId="77777777" w:rsidR="00F94BF9" w:rsidRDefault="00F94BF9" w:rsidP="003142B2">
            <w:r w:rsidRPr="00714177">
              <w:t>Hexagonal bipyramid with a vacancy (equatorial)</w:t>
            </w:r>
            <w:r w:rsidRPr="00714177">
              <w:tab/>
            </w:r>
          </w:p>
        </w:tc>
        <w:tc>
          <w:tcPr>
            <w:tcW w:w="1986" w:type="dxa"/>
          </w:tcPr>
          <w:p w14:paraId="10030670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28A4A32" wp14:editId="5E4D2998">
                  <wp:extent cx="1080000" cy="1071947"/>
                  <wp:effectExtent l="0" t="0" r="6350" b="0"/>
                  <wp:docPr id="47" name="Picture 4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882" t="2094" r="14829" b="6265"/>
                          <a:stretch/>
                        </pic:blipFill>
                        <pic:spPr bwMode="auto">
                          <a:xfrm>
                            <a:off x="0" y="0"/>
                            <a:ext cx="1080000" cy="10719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5F1AB733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1EF3086E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6C9722D3" w14:textId="77777777" w:rsidR="00F94BF9" w:rsidRPr="00A82EAD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60°,120°,180°</m:t>
                </m:r>
              </m:oMath>
            </m:oMathPara>
          </w:p>
        </w:tc>
        <w:tc>
          <w:tcPr>
            <w:tcW w:w="1559" w:type="dxa"/>
          </w:tcPr>
          <w:p w14:paraId="7D1FE1B3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4B228357" w14:textId="77777777" w:rsidR="00F94BF9" w:rsidRDefault="00F94BF9" w:rsidP="003142B2">
            <w:pPr>
              <w:jc w:val="center"/>
            </w:pPr>
          </w:p>
        </w:tc>
      </w:tr>
      <w:tr w:rsidR="00F94BF9" w14:paraId="1A1C7375" w14:textId="77777777" w:rsidTr="005A55C9">
        <w:tc>
          <w:tcPr>
            <w:tcW w:w="649" w:type="dxa"/>
            <w:shd w:val="clear" w:color="auto" w:fill="FF0000"/>
          </w:tcPr>
          <w:p w14:paraId="042C14E1" w14:textId="77777777" w:rsidR="00F94BF9" w:rsidRDefault="00F94BF9" w:rsidP="003142B2">
            <w:pPr>
              <w:jc w:val="center"/>
            </w:pPr>
            <w:r>
              <w:lastRenderedPageBreak/>
              <w:t>7</w:t>
            </w:r>
          </w:p>
        </w:tc>
        <w:tc>
          <w:tcPr>
            <w:tcW w:w="1597" w:type="dxa"/>
          </w:tcPr>
          <w:p w14:paraId="2A29ABC5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1BAF689B" w14:textId="77777777" w:rsidR="00F94BF9" w:rsidRDefault="00F94BF9" w:rsidP="003142B2">
            <w:r>
              <w:t>CUV</w:t>
            </w:r>
          </w:p>
        </w:tc>
        <w:tc>
          <w:tcPr>
            <w:tcW w:w="1794" w:type="dxa"/>
          </w:tcPr>
          <w:p w14:paraId="334CB317" w14:textId="77777777" w:rsidR="00F94BF9" w:rsidRDefault="00F94BF9" w:rsidP="003142B2">
            <w:r w:rsidRPr="00714177">
              <w:t>Cube with a vacancy</w:t>
            </w:r>
            <w:r w:rsidRPr="00714177">
              <w:tab/>
            </w:r>
          </w:p>
        </w:tc>
        <w:tc>
          <w:tcPr>
            <w:tcW w:w="1986" w:type="dxa"/>
          </w:tcPr>
          <w:p w14:paraId="207F365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141865B" wp14:editId="59CC3E9A">
                  <wp:extent cx="1080000" cy="970125"/>
                  <wp:effectExtent l="0" t="0" r="6350" b="1905"/>
                  <wp:docPr id="48" name="Picture 4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547" t="14888" r="22156" b="15333"/>
                          <a:stretch/>
                        </pic:blipFill>
                        <pic:spPr bwMode="auto">
                          <a:xfrm>
                            <a:off x="0" y="0"/>
                            <a:ext cx="1080000" cy="97012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4B54C8A0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0EA1893B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661A4D82" w14:textId="77777777" w:rsidR="00F94BF9" w:rsidRDefault="00F94BF9" w:rsidP="003142B2">
            <w:pPr>
              <w:jc w:val="center"/>
            </w:pPr>
          </w:p>
        </w:tc>
      </w:tr>
      <w:tr w:rsidR="00F94BF9" w14:paraId="52351C35" w14:textId="77777777" w:rsidTr="005A55C9">
        <w:tc>
          <w:tcPr>
            <w:tcW w:w="649" w:type="dxa"/>
            <w:shd w:val="clear" w:color="auto" w:fill="FF0000"/>
          </w:tcPr>
          <w:p w14:paraId="50861350" w14:textId="77777777" w:rsidR="00F94BF9" w:rsidRDefault="00F94BF9" w:rsidP="003142B2">
            <w:pPr>
              <w:jc w:val="center"/>
            </w:pPr>
            <w:r>
              <w:t>7</w:t>
            </w:r>
          </w:p>
        </w:tc>
        <w:tc>
          <w:tcPr>
            <w:tcW w:w="1597" w:type="dxa"/>
          </w:tcPr>
          <w:p w14:paraId="429FCCAA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077B5F1E" w14:textId="77777777" w:rsidR="00F94BF9" w:rsidRDefault="00F94BF9" w:rsidP="003142B2">
            <w:r>
              <w:t>SAV</w:t>
            </w:r>
          </w:p>
        </w:tc>
        <w:tc>
          <w:tcPr>
            <w:tcW w:w="1794" w:type="dxa"/>
          </w:tcPr>
          <w:p w14:paraId="22FCAEB5" w14:textId="77777777" w:rsidR="00F94BF9" w:rsidRDefault="00F94BF9" w:rsidP="003142B2">
            <w:r w:rsidRPr="00714177">
              <w:t>Square antiprism with a vacancy</w:t>
            </w:r>
            <w:r w:rsidRPr="00714177">
              <w:tab/>
            </w:r>
          </w:p>
        </w:tc>
        <w:tc>
          <w:tcPr>
            <w:tcW w:w="1986" w:type="dxa"/>
          </w:tcPr>
          <w:p w14:paraId="52C7210E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B8A8938" wp14:editId="5CBED2B4">
                  <wp:extent cx="1080000" cy="1035111"/>
                  <wp:effectExtent l="0" t="0" r="6350" b="0"/>
                  <wp:docPr id="49" name="Picture 4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4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273" t="14423" r="21086" b="10686"/>
                          <a:stretch/>
                        </pic:blipFill>
                        <pic:spPr bwMode="auto">
                          <a:xfrm>
                            <a:off x="0" y="0"/>
                            <a:ext cx="1080000" cy="103511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3C4C04FB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4B67E46E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6BB3223B" w14:textId="77777777" w:rsidR="00F94BF9" w:rsidRDefault="00F94BF9" w:rsidP="003142B2">
            <w:pPr>
              <w:jc w:val="center"/>
            </w:pPr>
          </w:p>
        </w:tc>
      </w:tr>
      <w:tr w:rsidR="00F94BF9" w14:paraId="179FCF19" w14:textId="77777777" w:rsidTr="005A55C9">
        <w:tc>
          <w:tcPr>
            <w:tcW w:w="649" w:type="dxa"/>
            <w:shd w:val="clear" w:color="auto" w:fill="92D050"/>
          </w:tcPr>
          <w:p w14:paraId="5A87F0F3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2C336FFF" w14:textId="77777777" w:rsidR="00F94BF9" w:rsidRDefault="00F94BF9" w:rsidP="003142B2">
            <w:pPr>
              <w:jc w:val="center"/>
            </w:pPr>
            <w:r>
              <w:t>CU-8</w:t>
            </w:r>
          </w:p>
        </w:tc>
        <w:tc>
          <w:tcPr>
            <w:tcW w:w="920" w:type="dxa"/>
          </w:tcPr>
          <w:p w14:paraId="4C5C5BAF" w14:textId="77777777" w:rsidR="00F94BF9" w:rsidRDefault="00F94BF9" w:rsidP="003142B2">
            <w:r>
              <w:t>CUB</w:t>
            </w:r>
          </w:p>
        </w:tc>
        <w:tc>
          <w:tcPr>
            <w:tcW w:w="1794" w:type="dxa"/>
          </w:tcPr>
          <w:p w14:paraId="0E361E72" w14:textId="77777777" w:rsidR="00F94BF9" w:rsidRDefault="00F94BF9" w:rsidP="003142B2">
            <w:r>
              <w:t>cube</w:t>
            </w:r>
          </w:p>
        </w:tc>
        <w:tc>
          <w:tcPr>
            <w:tcW w:w="1986" w:type="dxa"/>
          </w:tcPr>
          <w:p w14:paraId="4D3AB50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FA6276C" wp14:editId="44432084">
                  <wp:extent cx="1080000" cy="973729"/>
                  <wp:effectExtent l="0" t="0" r="6350" b="0"/>
                  <wp:docPr id="36" name="Picture 3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9428" t="14262" r="22281" b="15636"/>
                          <a:stretch/>
                        </pic:blipFill>
                        <pic:spPr bwMode="auto">
                          <a:xfrm>
                            <a:off x="0" y="0"/>
                            <a:ext cx="1080000" cy="973729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603FE7E5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0EB01CED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155276AF" w14:textId="77777777" w:rsidR="00F94BF9" w:rsidRDefault="00F94BF9" w:rsidP="003142B2">
            <w:pPr>
              <w:jc w:val="center"/>
            </w:pPr>
          </w:p>
        </w:tc>
      </w:tr>
      <w:tr w:rsidR="00F94BF9" w14:paraId="106053B3" w14:textId="77777777" w:rsidTr="005A55C9">
        <w:tc>
          <w:tcPr>
            <w:tcW w:w="649" w:type="dxa"/>
            <w:shd w:val="clear" w:color="auto" w:fill="FFC000" w:themeFill="accent4"/>
          </w:tcPr>
          <w:p w14:paraId="68D8BC69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5DC0E92D" w14:textId="77777777" w:rsidR="00F94BF9" w:rsidRDefault="00F94BF9" w:rsidP="003142B2">
            <w:pPr>
              <w:jc w:val="center"/>
            </w:pPr>
            <w:r>
              <w:t>SAPR-8</w:t>
            </w:r>
          </w:p>
        </w:tc>
        <w:tc>
          <w:tcPr>
            <w:tcW w:w="920" w:type="dxa"/>
          </w:tcPr>
          <w:p w14:paraId="4CBE45CE" w14:textId="77777777" w:rsidR="00F94BF9" w:rsidRDefault="00F94BF9" w:rsidP="003142B2">
            <w:r>
              <w:t>SQA</w:t>
            </w:r>
          </w:p>
        </w:tc>
        <w:tc>
          <w:tcPr>
            <w:tcW w:w="1794" w:type="dxa"/>
          </w:tcPr>
          <w:p w14:paraId="3A88BD3D" w14:textId="77777777" w:rsidR="00F94BF9" w:rsidRDefault="00F94BF9" w:rsidP="003142B2">
            <w:r>
              <w:t>square antiprism</w:t>
            </w:r>
          </w:p>
        </w:tc>
        <w:tc>
          <w:tcPr>
            <w:tcW w:w="1986" w:type="dxa"/>
          </w:tcPr>
          <w:p w14:paraId="2AD098FD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E435054" wp14:editId="576D8154">
                  <wp:extent cx="1079411" cy="926275"/>
                  <wp:effectExtent l="0" t="0" r="6985" b="7620"/>
                  <wp:docPr id="37" name="Picture 3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306" t="13801" r="18994" b="14431"/>
                          <a:stretch/>
                        </pic:blipFill>
                        <pic:spPr bwMode="auto">
                          <a:xfrm>
                            <a:off x="0" y="0"/>
                            <a:ext cx="1080000" cy="92678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E]</w:t>
            </w:r>
          </w:p>
        </w:tc>
        <w:tc>
          <w:tcPr>
            <w:tcW w:w="2268" w:type="dxa"/>
          </w:tcPr>
          <w:p w14:paraId="1F89F4DC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0A835253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6AF9E8AE" w14:textId="77777777" w:rsidR="00F94BF9" w:rsidRDefault="00F94BF9" w:rsidP="003142B2">
            <w:pPr>
              <w:jc w:val="center"/>
            </w:pPr>
          </w:p>
        </w:tc>
      </w:tr>
      <w:tr w:rsidR="00F94BF9" w14:paraId="0D10B0DB" w14:textId="77777777" w:rsidTr="005A55C9">
        <w:tc>
          <w:tcPr>
            <w:tcW w:w="649" w:type="dxa"/>
            <w:shd w:val="clear" w:color="auto" w:fill="92D050"/>
          </w:tcPr>
          <w:p w14:paraId="5A77B080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3CBAFA5D" w14:textId="77777777" w:rsidR="00F94BF9" w:rsidRDefault="00F94BF9" w:rsidP="003142B2">
            <w:pPr>
              <w:jc w:val="center"/>
            </w:pPr>
            <w:r>
              <w:t>DD-8</w:t>
            </w:r>
          </w:p>
        </w:tc>
        <w:tc>
          <w:tcPr>
            <w:tcW w:w="920" w:type="dxa"/>
          </w:tcPr>
          <w:p w14:paraId="6C238FC8" w14:textId="77777777" w:rsidR="00F94BF9" w:rsidRDefault="00F94BF9" w:rsidP="003142B2"/>
        </w:tc>
        <w:tc>
          <w:tcPr>
            <w:tcW w:w="1794" w:type="dxa"/>
          </w:tcPr>
          <w:p w14:paraId="2B4FEF3B" w14:textId="77777777" w:rsidR="00F94BF9" w:rsidRDefault="00F94BF9" w:rsidP="003142B2">
            <w:r>
              <w:t>dodecahedron</w:t>
            </w:r>
          </w:p>
        </w:tc>
        <w:tc>
          <w:tcPr>
            <w:tcW w:w="1986" w:type="dxa"/>
          </w:tcPr>
          <w:p w14:paraId="349982C6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t>[F]</w:t>
            </w:r>
          </w:p>
        </w:tc>
        <w:tc>
          <w:tcPr>
            <w:tcW w:w="2268" w:type="dxa"/>
          </w:tcPr>
          <w:p w14:paraId="003AC5B1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69BED005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583F3CEA" w14:textId="77777777" w:rsidR="00F94BF9" w:rsidRDefault="00F94BF9" w:rsidP="003142B2">
            <w:pPr>
              <w:jc w:val="center"/>
            </w:pPr>
          </w:p>
        </w:tc>
      </w:tr>
      <w:tr w:rsidR="00F94BF9" w14:paraId="3456E13F" w14:textId="77777777" w:rsidTr="005A55C9">
        <w:tc>
          <w:tcPr>
            <w:tcW w:w="649" w:type="dxa"/>
            <w:shd w:val="clear" w:color="auto" w:fill="92D050"/>
          </w:tcPr>
          <w:p w14:paraId="545D7ED9" w14:textId="77777777" w:rsidR="00F94BF9" w:rsidRDefault="00F94BF9" w:rsidP="003142B2">
            <w:pPr>
              <w:jc w:val="center"/>
            </w:pPr>
            <w:r>
              <w:lastRenderedPageBreak/>
              <w:t>8</w:t>
            </w:r>
          </w:p>
        </w:tc>
        <w:tc>
          <w:tcPr>
            <w:tcW w:w="1597" w:type="dxa"/>
          </w:tcPr>
          <w:p w14:paraId="21D83B00" w14:textId="77777777" w:rsidR="00F94BF9" w:rsidRDefault="00F94BF9" w:rsidP="003142B2">
            <w:pPr>
              <w:jc w:val="center"/>
            </w:pPr>
            <w:r>
              <w:t>HBPY-8</w:t>
            </w:r>
          </w:p>
        </w:tc>
        <w:tc>
          <w:tcPr>
            <w:tcW w:w="920" w:type="dxa"/>
          </w:tcPr>
          <w:p w14:paraId="7F5C459D" w14:textId="77777777" w:rsidR="00F94BF9" w:rsidRDefault="00F94BF9" w:rsidP="003142B2">
            <w:r>
              <w:t>HBP</w:t>
            </w:r>
          </w:p>
        </w:tc>
        <w:tc>
          <w:tcPr>
            <w:tcW w:w="1794" w:type="dxa"/>
          </w:tcPr>
          <w:p w14:paraId="11E79757" w14:textId="77777777" w:rsidR="00F94BF9" w:rsidRDefault="00F94BF9" w:rsidP="003142B2">
            <w:r>
              <w:t>hexagonal bipyramid</w:t>
            </w:r>
          </w:p>
        </w:tc>
        <w:tc>
          <w:tcPr>
            <w:tcW w:w="1986" w:type="dxa"/>
          </w:tcPr>
          <w:p w14:paraId="7CA5AF75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1F07530D" wp14:editId="7709E3E6">
                  <wp:extent cx="1080000" cy="1126915"/>
                  <wp:effectExtent l="0" t="0" r="6350" b="0"/>
                  <wp:docPr id="38" name="Picture 3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515" r="12637"/>
                          <a:stretch/>
                        </pic:blipFill>
                        <pic:spPr bwMode="auto">
                          <a:xfrm>
                            <a:off x="0" y="0"/>
                            <a:ext cx="1080000" cy="1126915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7B4906F3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3B9C8466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7E901B16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60°,120°,180°</m:t>
                </m:r>
              </m:oMath>
            </m:oMathPara>
          </w:p>
        </w:tc>
        <w:tc>
          <w:tcPr>
            <w:tcW w:w="1559" w:type="dxa"/>
          </w:tcPr>
          <w:p w14:paraId="796C199E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431FC1B4" w14:textId="77777777" w:rsidR="00F94BF9" w:rsidRDefault="00F94BF9" w:rsidP="003142B2">
            <w:pPr>
              <w:jc w:val="center"/>
            </w:pPr>
          </w:p>
        </w:tc>
      </w:tr>
      <w:tr w:rsidR="00F94BF9" w14:paraId="7FE6C1C5" w14:textId="77777777" w:rsidTr="005A55C9">
        <w:tc>
          <w:tcPr>
            <w:tcW w:w="649" w:type="dxa"/>
            <w:shd w:val="clear" w:color="auto" w:fill="FF0000"/>
          </w:tcPr>
          <w:p w14:paraId="040BF2F9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59750010" w14:textId="77777777" w:rsidR="00F94BF9" w:rsidRDefault="00F94BF9" w:rsidP="003142B2">
            <w:pPr>
              <w:jc w:val="center"/>
            </w:pPr>
            <w:r>
              <w:t>OCT-8</w:t>
            </w:r>
          </w:p>
        </w:tc>
        <w:tc>
          <w:tcPr>
            <w:tcW w:w="920" w:type="dxa"/>
          </w:tcPr>
          <w:p w14:paraId="78905C32" w14:textId="77777777" w:rsidR="00F94BF9" w:rsidRDefault="00F94BF9" w:rsidP="003142B2">
            <w:r>
              <w:t>BOC</w:t>
            </w:r>
          </w:p>
        </w:tc>
        <w:tc>
          <w:tcPr>
            <w:tcW w:w="1794" w:type="dxa"/>
          </w:tcPr>
          <w:p w14:paraId="552DEA11" w14:textId="77777777" w:rsidR="00F94BF9" w:rsidRDefault="00F94BF9" w:rsidP="003142B2">
            <w:r>
              <w:t>octahedron, trans-bicapped</w:t>
            </w:r>
          </w:p>
        </w:tc>
        <w:tc>
          <w:tcPr>
            <w:tcW w:w="1986" w:type="dxa"/>
          </w:tcPr>
          <w:p w14:paraId="5D796A6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5178E803" wp14:editId="2669A5DD">
                  <wp:extent cx="1080000" cy="1139752"/>
                  <wp:effectExtent l="0" t="0" r="6350" b="3810"/>
                  <wp:docPr id="39" name="Picture 3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1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2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4604" t="1559" r="18407" b="4143"/>
                          <a:stretch/>
                        </pic:blipFill>
                        <pic:spPr bwMode="auto">
                          <a:xfrm>
                            <a:off x="0" y="0"/>
                            <a:ext cx="1080000" cy="1139752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15F42EFD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53BB6884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57A56A2A" w14:textId="77777777" w:rsidR="00F94BF9" w:rsidRDefault="00F94BF9" w:rsidP="003142B2">
            <w:pPr>
              <w:jc w:val="center"/>
            </w:pPr>
          </w:p>
        </w:tc>
      </w:tr>
      <w:tr w:rsidR="00F94BF9" w14:paraId="1A8F8DF9" w14:textId="77777777" w:rsidTr="005A55C9">
        <w:tc>
          <w:tcPr>
            <w:tcW w:w="649" w:type="dxa"/>
            <w:shd w:val="clear" w:color="auto" w:fill="FF0000"/>
          </w:tcPr>
          <w:p w14:paraId="52A48DB7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0DDD75BB" w14:textId="77777777" w:rsidR="00F94BF9" w:rsidRDefault="00F94BF9" w:rsidP="003142B2">
            <w:pPr>
              <w:jc w:val="center"/>
            </w:pPr>
            <w:r>
              <w:t>TPRT-8</w:t>
            </w:r>
          </w:p>
        </w:tc>
        <w:tc>
          <w:tcPr>
            <w:tcW w:w="920" w:type="dxa"/>
          </w:tcPr>
          <w:p w14:paraId="03FA4F05" w14:textId="77777777" w:rsidR="00F94BF9" w:rsidRDefault="00F94BF9" w:rsidP="003142B2">
            <w:r>
              <w:t>BTT</w:t>
            </w:r>
          </w:p>
        </w:tc>
        <w:tc>
          <w:tcPr>
            <w:tcW w:w="1794" w:type="dxa"/>
          </w:tcPr>
          <w:p w14:paraId="34B61C41" w14:textId="77777777" w:rsidR="00F94BF9" w:rsidRDefault="00F94BF9" w:rsidP="003142B2">
            <w:r>
              <w:t xml:space="preserve">trigonal prism, </w:t>
            </w:r>
            <w:proofErr w:type="gramStart"/>
            <w:r>
              <w:t>triangular-face</w:t>
            </w:r>
            <w:proofErr w:type="gramEnd"/>
            <w:r>
              <w:t xml:space="preserve"> bicapped</w:t>
            </w:r>
          </w:p>
        </w:tc>
        <w:tc>
          <w:tcPr>
            <w:tcW w:w="1986" w:type="dxa"/>
          </w:tcPr>
          <w:p w14:paraId="4966AE3F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E0CE2E8" wp14:editId="0F69AD09">
                  <wp:extent cx="1080000" cy="1415954"/>
                  <wp:effectExtent l="0" t="0" r="6350" b="0"/>
                  <wp:docPr id="40" name="Picture 4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3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0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694" t="2598" r="25610"/>
                          <a:stretch/>
                        </pic:blipFill>
                        <pic:spPr bwMode="auto">
                          <a:xfrm>
                            <a:off x="0" y="0"/>
                            <a:ext cx="1080000" cy="141595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G]</w:t>
            </w:r>
          </w:p>
        </w:tc>
        <w:tc>
          <w:tcPr>
            <w:tcW w:w="2268" w:type="dxa"/>
          </w:tcPr>
          <w:p w14:paraId="03378F6A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058597E6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7121037C" w14:textId="77777777" w:rsidR="00F94BF9" w:rsidRDefault="00F94BF9" w:rsidP="003142B2">
            <w:pPr>
              <w:jc w:val="center"/>
            </w:pPr>
          </w:p>
        </w:tc>
      </w:tr>
      <w:tr w:rsidR="00F94BF9" w14:paraId="1FA6E21B" w14:textId="77777777" w:rsidTr="005A55C9">
        <w:tc>
          <w:tcPr>
            <w:tcW w:w="649" w:type="dxa"/>
            <w:shd w:val="clear" w:color="auto" w:fill="FF0000"/>
          </w:tcPr>
          <w:p w14:paraId="10463D3C" w14:textId="77777777" w:rsidR="00F94BF9" w:rsidRDefault="00F94BF9" w:rsidP="003142B2">
            <w:pPr>
              <w:jc w:val="center"/>
            </w:pPr>
            <w:r>
              <w:t>8</w:t>
            </w:r>
          </w:p>
        </w:tc>
        <w:tc>
          <w:tcPr>
            <w:tcW w:w="1597" w:type="dxa"/>
          </w:tcPr>
          <w:p w14:paraId="71A7EDFA" w14:textId="77777777" w:rsidR="00F94BF9" w:rsidRDefault="00F94BF9" w:rsidP="003142B2">
            <w:pPr>
              <w:jc w:val="center"/>
            </w:pPr>
            <w:r>
              <w:t>TPRS-8</w:t>
            </w:r>
          </w:p>
        </w:tc>
        <w:tc>
          <w:tcPr>
            <w:tcW w:w="920" w:type="dxa"/>
          </w:tcPr>
          <w:p w14:paraId="52617F17" w14:textId="77777777" w:rsidR="00F94BF9" w:rsidRDefault="00F94BF9" w:rsidP="003142B2">
            <w:r>
              <w:t>BTS</w:t>
            </w:r>
          </w:p>
        </w:tc>
        <w:tc>
          <w:tcPr>
            <w:tcW w:w="1794" w:type="dxa"/>
          </w:tcPr>
          <w:p w14:paraId="01556529" w14:textId="77777777" w:rsidR="00F94BF9" w:rsidRDefault="00F94BF9" w:rsidP="003142B2">
            <w:r>
              <w:t xml:space="preserve">trigonal prism, </w:t>
            </w:r>
            <w:proofErr w:type="gramStart"/>
            <w:r>
              <w:t>square-face</w:t>
            </w:r>
            <w:proofErr w:type="gramEnd"/>
            <w:r>
              <w:t xml:space="preserve"> bicapped</w:t>
            </w:r>
          </w:p>
        </w:tc>
        <w:tc>
          <w:tcPr>
            <w:tcW w:w="1986" w:type="dxa"/>
          </w:tcPr>
          <w:p w14:paraId="4416742A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41FE212" wp14:editId="3630C865">
                  <wp:extent cx="1080000" cy="951227"/>
                  <wp:effectExtent l="0" t="0" r="6350" b="1905"/>
                  <wp:docPr id="41" name="Picture 4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5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1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8888" t="10652" r="15871" b="12700"/>
                          <a:stretch/>
                        </pic:blipFill>
                        <pic:spPr bwMode="auto">
                          <a:xfrm>
                            <a:off x="0" y="0"/>
                            <a:ext cx="1080000" cy="95122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H]</w:t>
            </w:r>
          </w:p>
        </w:tc>
        <w:tc>
          <w:tcPr>
            <w:tcW w:w="2268" w:type="dxa"/>
          </w:tcPr>
          <w:p w14:paraId="2C7357C9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5FFB87DE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4F984549" w14:textId="77777777" w:rsidR="00F94BF9" w:rsidRDefault="00F94BF9" w:rsidP="003142B2">
            <w:pPr>
              <w:jc w:val="center"/>
            </w:pPr>
          </w:p>
        </w:tc>
      </w:tr>
      <w:tr w:rsidR="00F94BF9" w14:paraId="3E0FF363" w14:textId="77777777" w:rsidTr="005A55C9">
        <w:tc>
          <w:tcPr>
            <w:tcW w:w="649" w:type="dxa"/>
            <w:shd w:val="clear" w:color="auto" w:fill="FF0000"/>
          </w:tcPr>
          <w:p w14:paraId="603CDE74" w14:textId="77777777" w:rsidR="00F94BF9" w:rsidRDefault="00F94BF9" w:rsidP="003142B2">
            <w:pPr>
              <w:jc w:val="center"/>
            </w:pPr>
            <w:r>
              <w:lastRenderedPageBreak/>
              <w:t>9</w:t>
            </w:r>
          </w:p>
        </w:tc>
        <w:tc>
          <w:tcPr>
            <w:tcW w:w="1597" w:type="dxa"/>
          </w:tcPr>
          <w:p w14:paraId="1A2EEE45" w14:textId="77777777" w:rsidR="00F94BF9" w:rsidRDefault="00F94BF9" w:rsidP="003142B2">
            <w:pPr>
              <w:jc w:val="center"/>
            </w:pPr>
            <w:r>
              <w:t>TPRS-9</w:t>
            </w:r>
          </w:p>
        </w:tc>
        <w:tc>
          <w:tcPr>
            <w:tcW w:w="920" w:type="dxa"/>
          </w:tcPr>
          <w:p w14:paraId="157796A6" w14:textId="77777777" w:rsidR="00F94BF9" w:rsidRDefault="00F94BF9" w:rsidP="003142B2">
            <w:r>
              <w:t>TTP</w:t>
            </w:r>
          </w:p>
        </w:tc>
        <w:tc>
          <w:tcPr>
            <w:tcW w:w="1794" w:type="dxa"/>
          </w:tcPr>
          <w:p w14:paraId="27DB2005" w14:textId="77777777" w:rsidR="00F94BF9" w:rsidRDefault="00F94BF9" w:rsidP="003142B2">
            <w:r>
              <w:t>trigonal prism, square-face tricapped</w:t>
            </w:r>
          </w:p>
        </w:tc>
        <w:tc>
          <w:tcPr>
            <w:tcW w:w="1986" w:type="dxa"/>
          </w:tcPr>
          <w:p w14:paraId="1C681EC2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0884AE33" wp14:editId="651B9665">
                  <wp:extent cx="1080000" cy="1175947"/>
                  <wp:effectExtent l="0" t="0" r="6350" b="5715"/>
                  <wp:docPr id="42" name="Picture 4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7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5516" t="5741" r="21250" b="2418"/>
                          <a:stretch/>
                        </pic:blipFill>
                        <pic:spPr bwMode="auto">
                          <a:xfrm>
                            <a:off x="0" y="0"/>
                            <a:ext cx="1080000" cy="1175947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</w:rPr>
              <w:t>[I]</w:t>
            </w:r>
          </w:p>
        </w:tc>
        <w:tc>
          <w:tcPr>
            <w:tcW w:w="2268" w:type="dxa"/>
          </w:tcPr>
          <w:p w14:paraId="6170C221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3DD45B08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16B52317" w14:textId="77777777" w:rsidR="00F94BF9" w:rsidRDefault="00F94BF9" w:rsidP="003142B2">
            <w:pPr>
              <w:jc w:val="center"/>
            </w:pPr>
          </w:p>
        </w:tc>
      </w:tr>
      <w:tr w:rsidR="00F94BF9" w14:paraId="0A605C8B" w14:textId="77777777" w:rsidTr="005A55C9">
        <w:tc>
          <w:tcPr>
            <w:tcW w:w="649" w:type="dxa"/>
            <w:shd w:val="clear" w:color="auto" w:fill="92D050"/>
          </w:tcPr>
          <w:p w14:paraId="04F8E221" w14:textId="77777777" w:rsidR="00F94BF9" w:rsidRDefault="00F94BF9" w:rsidP="003142B2">
            <w:pPr>
              <w:jc w:val="center"/>
            </w:pPr>
            <w:r>
              <w:t>9</w:t>
            </w:r>
          </w:p>
        </w:tc>
        <w:tc>
          <w:tcPr>
            <w:tcW w:w="1597" w:type="dxa"/>
          </w:tcPr>
          <w:p w14:paraId="5B07B233" w14:textId="77777777" w:rsidR="00F94BF9" w:rsidRDefault="00F94BF9" w:rsidP="003142B2">
            <w:pPr>
              <w:jc w:val="center"/>
            </w:pPr>
            <w:r>
              <w:t>HBPY-9</w:t>
            </w:r>
          </w:p>
        </w:tc>
        <w:tc>
          <w:tcPr>
            <w:tcW w:w="920" w:type="dxa"/>
          </w:tcPr>
          <w:p w14:paraId="514C40CB" w14:textId="77777777" w:rsidR="00F94BF9" w:rsidRDefault="00F94BF9" w:rsidP="003142B2"/>
        </w:tc>
        <w:tc>
          <w:tcPr>
            <w:tcW w:w="1794" w:type="dxa"/>
          </w:tcPr>
          <w:p w14:paraId="755E85A8" w14:textId="77777777" w:rsidR="00F94BF9" w:rsidRDefault="00F94BF9" w:rsidP="003142B2">
            <w:r>
              <w:t>heptagonal bipyramid</w:t>
            </w:r>
          </w:p>
        </w:tc>
        <w:tc>
          <w:tcPr>
            <w:tcW w:w="1986" w:type="dxa"/>
          </w:tcPr>
          <w:p w14:paraId="463A7D09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t>[J]</w:t>
            </w:r>
          </w:p>
        </w:tc>
        <w:tc>
          <w:tcPr>
            <w:tcW w:w="2268" w:type="dxa"/>
          </w:tcPr>
          <w:p w14:paraId="4CDB979D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x</m:t>
                    </m:r>
                  </m:sub>
                </m:sSub>
                <m:r>
                  <w:rPr>
                    <w:rFonts w:ascii="Cambria Math" w:hAnsi="Cambria Math"/>
                  </w:rPr>
                  <m:t>=180°</m:t>
                </m:r>
              </m:oMath>
            </m:oMathPara>
          </w:p>
          <w:p w14:paraId="1F54379B" w14:textId="77777777" w:rsidR="00F94BF9" w:rsidRPr="00A82EAD" w:rsidRDefault="00AA20D3" w:rsidP="00A82EAD">
            <w:pPr>
              <w:jc w:val="center"/>
              <w:rPr>
                <w:rFonts w:eastAsiaTheme="minorEastAsia"/>
                <w:noProof/>
              </w:rPr>
            </w:pPr>
            <m:oMathPara>
              <m:oMath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  <w:noProof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  <w:noProof/>
                      </w:rPr>
                      <m:t>L</m:t>
                    </m:r>
                  </m:e>
                  <m:sub>
                    <m:r>
                      <w:rPr>
                        <w:rFonts w:ascii="Cambria Math" w:eastAsiaTheme="minorEastAsia" w:hAnsi="Cambria Math"/>
                        <w:noProof/>
                      </w:rPr>
                      <m:t>ax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90°</m:t>
                </m:r>
              </m:oMath>
            </m:oMathPara>
          </w:p>
          <w:p w14:paraId="7CE5F96A" w14:textId="77777777" w:rsidR="00F94BF9" w:rsidRDefault="00AA20D3" w:rsidP="00A82EAD">
            <w:pPr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acc>
                  <m:accPr>
                    <m:ctrlPr>
                      <w:rPr>
                        <w:rFonts w:ascii="Cambria Math" w:hAnsi="Cambria Math"/>
                        <w:i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</m:acc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L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eq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d>
                      <m:dPr>
                        <m:begChr m:val=""/>
                        <m:endChr m:val="|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360n</m:t>
                            </m:r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7</m:t>
                            </m:r>
                          </m:den>
                        </m:f>
                      </m:e>
                    </m:d>
                  </m:e>
                  <m:sub>
                    <m:r>
                      <w:rPr>
                        <w:rFonts w:ascii="Cambria Math" w:hAnsi="Cambria Math"/>
                      </w:rPr>
                      <m:t>1≤n≤4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>≈51.428,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 xml:space="preserve">102.857,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>154.286,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w:br/>
                </m:r>
              </m:oMath>
              <m:oMath>
                <m:r>
                  <w:rPr>
                    <w:rFonts w:ascii="Cambria Math" w:hAnsi="Cambria Math"/>
                  </w:rPr>
                  <m:t>205.714°</m:t>
                </m:r>
              </m:oMath>
            </m:oMathPara>
          </w:p>
        </w:tc>
        <w:tc>
          <w:tcPr>
            <w:tcW w:w="1559" w:type="dxa"/>
          </w:tcPr>
          <w:p w14:paraId="1D9E5BFC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5F3B8B6A" w14:textId="77777777" w:rsidR="00F94BF9" w:rsidRDefault="00F94BF9" w:rsidP="003142B2">
            <w:pPr>
              <w:jc w:val="center"/>
            </w:pPr>
          </w:p>
        </w:tc>
      </w:tr>
      <w:tr w:rsidR="00F94BF9" w14:paraId="5045FDBD" w14:textId="77777777" w:rsidTr="005A55C9">
        <w:tc>
          <w:tcPr>
            <w:tcW w:w="649" w:type="dxa"/>
            <w:shd w:val="clear" w:color="auto" w:fill="FF0000"/>
          </w:tcPr>
          <w:p w14:paraId="2DCAFDB7" w14:textId="77777777" w:rsidR="00F94BF9" w:rsidRDefault="00F94BF9" w:rsidP="003142B2">
            <w:pPr>
              <w:jc w:val="center"/>
            </w:pPr>
            <w:r>
              <w:t>9</w:t>
            </w:r>
          </w:p>
        </w:tc>
        <w:tc>
          <w:tcPr>
            <w:tcW w:w="1597" w:type="dxa"/>
          </w:tcPr>
          <w:p w14:paraId="5F741851" w14:textId="77777777" w:rsidR="00F94BF9" w:rsidRDefault="00F94BF9" w:rsidP="003142B2">
            <w:pPr>
              <w:jc w:val="center"/>
            </w:pPr>
          </w:p>
        </w:tc>
        <w:tc>
          <w:tcPr>
            <w:tcW w:w="920" w:type="dxa"/>
          </w:tcPr>
          <w:p w14:paraId="03D5B62B" w14:textId="77777777" w:rsidR="00F94BF9" w:rsidRDefault="00F94BF9" w:rsidP="003142B2">
            <w:r>
              <w:t>CSA</w:t>
            </w:r>
          </w:p>
        </w:tc>
        <w:tc>
          <w:tcPr>
            <w:tcW w:w="1794" w:type="dxa"/>
          </w:tcPr>
          <w:p w14:paraId="38BA41D3" w14:textId="77777777" w:rsidR="00F94BF9" w:rsidRPr="00714177" w:rsidRDefault="00F94BF9" w:rsidP="003142B2">
            <w:pPr>
              <w:rPr>
                <w:rFonts w:ascii="Trebuchet MS" w:hAnsi="Trebuchet MS"/>
                <w:color w:val="000000"/>
                <w:sz w:val="19"/>
                <w:szCs w:val="19"/>
              </w:rPr>
            </w:pPr>
            <w:r>
              <w:rPr>
                <w:rFonts w:ascii="Trebuchet MS" w:hAnsi="Trebuchet MS"/>
                <w:color w:val="000000"/>
                <w:sz w:val="19"/>
                <w:szCs w:val="19"/>
              </w:rPr>
              <w:t xml:space="preserve">Square antiprism, </w:t>
            </w:r>
            <w:proofErr w:type="gramStart"/>
            <w:r>
              <w:rPr>
                <w:rFonts w:ascii="Trebuchet MS" w:hAnsi="Trebuchet MS"/>
                <w:color w:val="000000"/>
                <w:sz w:val="19"/>
                <w:szCs w:val="19"/>
              </w:rPr>
              <w:t>square-face</w:t>
            </w:r>
            <w:proofErr w:type="gramEnd"/>
            <w:r>
              <w:rPr>
                <w:rFonts w:ascii="Trebuchet MS" w:hAnsi="Trebuchet MS"/>
                <w:color w:val="000000"/>
                <w:sz w:val="19"/>
                <w:szCs w:val="19"/>
              </w:rPr>
              <w:t xml:space="preserve"> </w:t>
            </w:r>
            <w:proofErr w:type="spellStart"/>
            <w:r>
              <w:rPr>
                <w:rFonts w:ascii="Trebuchet MS" w:hAnsi="Trebuchet MS"/>
                <w:color w:val="000000"/>
                <w:sz w:val="19"/>
                <w:szCs w:val="19"/>
              </w:rPr>
              <w:t>monocapped</w:t>
            </w:r>
            <w:proofErr w:type="spellEnd"/>
          </w:p>
        </w:tc>
        <w:tc>
          <w:tcPr>
            <w:tcW w:w="1986" w:type="dxa"/>
          </w:tcPr>
          <w:p w14:paraId="5C7C09F3" w14:textId="77777777" w:rsidR="00F94BF9" w:rsidRDefault="00F94BF9" w:rsidP="0060571C">
            <w:pPr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6E657F8C" wp14:editId="46DB1C6A">
                  <wp:extent cx="1080000" cy="1233486"/>
                  <wp:effectExtent l="0" t="0" r="6350" b="5080"/>
                  <wp:docPr id="43" name="Picture 4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9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3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0921" t="3489" r="20144" b="6727"/>
                          <a:stretch/>
                        </pic:blipFill>
                        <pic:spPr bwMode="auto">
                          <a:xfrm>
                            <a:off x="0" y="0"/>
                            <a:ext cx="1080000" cy="1233486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2268" w:type="dxa"/>
          </w:tcPr>
          <w:p w14:paraId="1D96A85D" w14:textId="77777777" w:rsidR="00F94BF9" w:rsidRDefault="00F94BF9" w:rsidP="003142B2">
            <w:pPr>
              <w:jc w:val="center"/>
            </w:pPr>
          </w:p>
        </w:tc>
        <w:tc>
          <w:tcPr>
            <w:tcW w:w="1559" w:type="dxa"/>
          </w:tcPr>
          <w:p w14:paraId="37C5BFA4" w14:textId="77777777" w:rsidR="00F94BF9" w:rsidRDefault="00F94BF9" w:rsidP="003142B2">
            <w:pPr>
              <w:jc w:val="center"/>
            </w:pPr>
          </w:p>
        </w:tc>
        <w:tc>
          <w:tcPr>
            <w:tcW w:w="3185" w:type="dxa"/>
          </w:tcPr>
          <w:p w14:paraId="3855D7D6" w14:textId="77777777" w:rsidR="00F94BF9" w:rsidRDefault="00F94BF9" w:rsidP="003142B2">
            <w:pPr>
              <w:jc w:val="center"/>
            </w:pPr>
          </w:p>
        </w:tc>
      </w:tr>
    </w:tbl>
    <w:p w14:paraId="28242310" w14:textId="77777777" w:rsidR="0075217A" w:rsidRDefault="0075217A" w:rsidP="00F94BF9"/>
    <w:p w14:paraId="0D61E9C4" w14:textId="77777777" w:rsidR="00F94BF9" w:rsidRDefault="00F94BF9" w:rsidP="00F94BF9"/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2648"/>
        <w:gridCol w:w="3246"/>
        <w:gridCol w:w="2474"/>
        <w:gridCol w:w="1956"/>
        <w:gridCol w:w="1871"/>
      </w:tblGrid>
      <w:tr w:rsidR="004B232C" w14:paraId="05897D28" w14:textId="77777777" w:rsidTr="00F94BF9">
        <w:trPr>
          <w:trHeight w:val="1975"/>
          <w:jc w:val="center"/>
        </w:trPr>
        <w:tc>
          <w:tcPr>
            <w:tcW w:w="0" w:type="auto"/>
          </w:tcPr>
          <w:p w14:paraId="0051CC97" w14:textId="77777777" w:rsidR="00F94BF9" w:rsidRDefault="00F94BF9" w:rsidP="00F94BF9">
            <w:pPr>
              <w:jc w:val="center"/>
            </w:pPr>
            <w:r>
              <w:lastRenderedPageBreak/>
              <w:t>[A]</w:t>
            </w:r>
          </w:p>
          <w:p w14:paraId="5D225BCD" w14:textId="77777777" w:rsidR="00F94BF9" w:rsidRDefault="00F94BF9" w:rsidP="00F94BF9">
            <w:pPr>
              <w:jc w:val="center"/>
            </w:pPr>
            <w:r w:rsidRPr="00511063">
              <w:rPr>
                <w:noProof/>
              </w:rPr>
              <w:drawing>
                <wp:inline distT="0" distB="0" distL="0" distR="0" wp14:anchorId="5EDDE067" wp14:editId="00F6BDB7">
                  <wp:extent cx="1544348" cy="1080000"/>
                  <wp:effectExtent l="0" t="0" r="0" b="6350"/>
                  <wp:docPr id="23" name="Picture 2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44348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0A28A1FE" w14:textId="77777777" w:rsidR="00F94BF9" w:rsidRDefault="00F94BF9" w:rsidP="00F94BF9">
            <w:pPr>
              <w:jc w:val="center"/>
            </w:pPr>
            <w:r>
              <w:t>[B]</w:t>
            </w:r>
          </w:p>
          <w:p w14:paraId="53DB38F5" w14:textId="77777777" w:rsidR="00F94BF9" w:rsidRDefault="00F94BF9" w:rsidP="00F94BF9">
            <w:pPr>
              <w:jc w:val="center"/>
            </w:pPr>
            <w:r w:rsidRPr="00C243FC">
              <w:rPr>
                <w:noProof/>
              </w:rPr>
              <w:drawing>
                <wp:inline distT="0" distB="0" distL="0" distR="0" wp14:anchorId="14D8D758" wp14:editId="5DCA17D8">
                  <wp:extent cx="1920000" cy="1080000"/>
                  <wp:effectExtent l="0" t="0" r="4445" b="6350"/>
                  <wp:docPr id="29" name="Picture 2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920000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1C24E4E0" w14:textId="77777777" w:rsidR="00F94BF9" w:rsidRDefault="00F94BF9" w:rsidP="00F94BF9">
            <w:pPr>
              <w:jc w:val="center"/>
            </w:pPr>
            <w:r>
              <w:t>[C]</w:t>
            </w:r>
          </w:p>
          <w:p w14:paraId="4E6D1EFF" w14:textId="77777777" w:rsidR="00F94BF9" w:rsidRDefault="00F94BF9" w:rsidP="00F94BF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2D01ACBF" wp14:editId="344CF381">
                  <wp:extent cx="803001" cy="1080000"/>
                  <wp:effectExtent l="0" t="0" r="0" b="6350"/>
                  <wp:docPr id="44" name="Picture 4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6"/>
                          <a:srcRect t="15995"/>
                          <a:stretch/>
                        </pic:blipFill>
                        <pic:spPr bwMode="auto">
                          <a:xfrm>
                            <a:off x="0" y="0"/>
                            <a:ext cx="803001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4B4AEA43" w14:textId="77777777" w:rsidR="00F94BF9" w:rsidRDefault="00F94BF9" w:rsidP="00F94BF9">
            <w:pPr>
              <w:jc w:val="center"/>
            </w:pPr>
            <w:r>
              <w:t>[D]</w:t>
            </w:r>
          </w:p>
          <w:p w14:paraId="1409ED13" w14:textId="77777777" w:rsidR="00F94BF9" w:rsidRDefault="00F94BF9" w:rsidP="00F94BF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72666B8" wp14:editId="673F65ED">
                  <wp:extent cx="1051488" cy="1080000"/>
                  <wp:effectExtent l="0" t="0" r="0" b="6350"/>
                  <wp:docPr id="56" name="Picture 56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7"/>
                          <a:srcRect t="21167"/>
                          <a:stretch/>
                        </pic:blipFill>
                        <pic:spPr bwMode="auto">
                          <a:xfrm>
                            <a:off x="0" y="0"/>
                            <a:ext cx="1051488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5BD8B87C" w14:textId="77777777" w:rsidR="00F94BF9" w:rsidRDefault="00F94BF9" w:rsidP="00F94BF9">
            <w:pPr>
              <w:jc w:val="center"/>
            </w:pPr>
            <w:r>
              <w:t>[E]</w:t>
            </w:r>
          </w:p>
          <w:p w14:paraId="242A4AEF" w14:textId="77777777" w:rsidR="00F94BF9" w:rsidRDefault="00F94BF9" w:rsidP="00F94BF9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06362113" wp14:editId="659F7F8F">
                  <wp:extent cx="1051488" cy="1080000"/>
                  <wp:effectExtent l="0" t="0" r="0" b="6350"/>
                  <wp:docPr id="32" name="Picture 3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7"/>
                          <a:srcRect t="21167"/>
                          <a:stretch/>
                        </pic:blipFill>
                        <pic:spPr bwMode="auto">
                          <a:xfrm>
                            <a:off x="0" y="0"/>
                            <a:ext cx="1051488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F94BF9" w14:paraId="2B0C88A3" w14:textId="77777777" w:rsidTr="00AA20D3">
        <w:trPr>
          <w:trHeight w:val="2101"/>
          <w:jc w:val="center"/>
        </w:trPr>
        <w:tc>
          <w:tcPr>
            <w:tcW w:w="0" w:type="auto"/>
          </w:tcPr>
          <w:p w14:paraId="06932234" w14:textId="77777777" w:rsidR="00F94BF9" w:rsidRPr="00511063" w:rsidRDefault="00F94BF9" w:rsidP="00F94BF9">
            <w:pPr>
              <w:jc w:val="center"/>
              <w:rPr>
                <w:noProof/>
              </w:rPr>
            </w:pPr>
            <w:r>
              <w:t>[F]</w:t>
            </w:r>
          </w:p>
          <w:p w14:paraId="5593E0FB" w14:textId="77777777" w:rsidR="00F94BF9" w:rsidRPr="00511063" w:rsidRDefault="00F94BF9" w:rsidP="00F94BF9">
            <w:pPr>
              <w:jc w:val="center"/>
              <w:rPr>
                <w:noProof/>
              </w:rPr>
            </w:pPr>
            <w:r>
              <w:rPr>
                <w:noProof/>
              </w:rPr>
              <w:drawing>
                <wp:inline distT="0" distB="0" distL="0" distR="0" wp14:anchorId="32ED90DA" wp14:editId="5EDAD75B">
                  <wp:extent cx="1051488" cy="1080000"/>
                  <wp:effectExtent l="0" t="0" r="0" b="6350"/>
                  <wp:docPr id="34" name="Picture 3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37"/>
                          <a:srcRect t="21167"/>
                          <a:stretch/>
                        </pic:blipFill>
                        <pic:spPr bwMode="auto">
                          <a:xfrm>
                            <a:off x="0" y="0"/>
                            <a:ext cx="1051488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252AF0F3" w14:textId="77777777" w:rsidR="00F94BF9" w:rsidRPr="00C243FC" w:rsidRDefault="00F94BF9" w:rsidP="00F94BF9">
            <w:pPr>
              <w:jc w:val="center"/>
              <w:rPr>
                <w:noProof/>
              </w:rPr>
            </w:pPr>
            <w:r>
              <w:t>[G]</w:t>
            </w:r>
          </w:p>
          <w:p w14:paraId="7B6A661A" w14:textId="77777777" w:rsidR="00F94BF9" w:rsidRPr="00C243FC" w:rsidRDefault="00F94BF9" w:rsidP="00F94BF9">
            <w:pPr>
              <w:jc w:val="center"/>
              <w:rPr>
                <w:noProof/>
              </w:rPr>
            </w:pPr>
            <w:r w:rsidRPr="00B47B35">
              <w:rPr>
                <w:noProof/>
              </w:rPr>
              <w:drawing>
                <wp:inline distT="0" distB="0" distL="0" distR="0" wp14:anchorId="0C84A7F0" wp14:editId="582B488D">
                  <wp:extent cx="727274" cy="1080000"/>
                  <wp:effectExtent l="0" t="0" r="0" b="6350"/>
                  <wp:docPr id="57" name="Picture 5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8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727274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3BDBECC1" w14:textId="77777777" w:rsidR="00F94BF9" w:rsidRDefault="00F94BF9" w:rsidP="00F94BF9">
            <w:pPr>
              <w:jc w:val="center"/>
              <w:rPr>
                <w:noProof/>
              </w:rPr>
            </w:pPr>
            <w:r>
              <w:rPr>
                <w:noProof/>
              </w:rPr>
              <w:t>[H]</w:t>
            </w:r>
          </w:p>
          <w:p w14:paraId="7F1684F2" w14:textId="77777777" w:rsidR="00F94BF9" w:rsidRDefault="00F94BF9" w:rsidP="00F94BF9">
            <w:pPr>
              <w:jc w:val="center"/>
              <w:rPr>
                <w:noProof/>
              </w:rPr>
            </w:pPr>
            <w:r w:rsidRPr="00B47B35">
              <w:rPr>
                <w:noProof/>
              </w:rPr>
              <w:drawing>
                <wp:inline distT="0" distB="0" distL="0" distR="0" wp14:anchorId="0F8B2311" wp14:editId="67CCEE7B">
                  <wp:extent cx="1434462" cy="1080000"/>
                  <wp:effectExtent l="0" t="0" r="0" b="6350"/>
                  <wp:docPr id="58" name="Picture 58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39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434462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1DF73A24" w14:textId="77777777" w:rsidR="00F94BF9" w:rsidRDefault="00F94BF9" w:rsidP="00F94BF9">
            <w:pPr>
              <w:jc w:val="center"/>
              <w:rPr>
                <w:noProof/>
              </w:rPr>
            </w:pPr>
            <w:r>
              <w:rPr>
                <w:noProof/>
              </w:rPr>
              <w:t>[I]</w:t>
            </w:r>
          </w:p>
          <w:p w14:paraId="307E453B" w14:textId="77777777" w:rsidR="00F94BF9" w:rsidRDefault="00F94BF9" w:rsidP="00F94BF9">
            <w:pPr>
              <w:jc w:val="center"/>
              <w:rPr>
                <w:noProof/>
              </w:rPr>
            </w:pPr>
            <w:r w:rsidRPr="00ED1D1E">
              <w:rPr>
                <w:noProof/>
              </w:rPr>
              <w:drawing>
                <wp:inline distT="0" distB="0" distL="0" distR="0" wp14:anchorId="3BE5E470" wp14:editId="7D796AE9">
                  <wp:extent cx="1097212" cy="1080000"/>
                  <wp:effectExtent l="0" t="0" r="8255" b="6350"/>
                  <wp:docPr id="59" name="Picture 5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0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097212" cy="1080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14:paraId="7732AD37" w14:textId="77777777" w:rsidR="00F94BF9" w:rsidRDefault="00F94BF9" w:rsidP="00F94BF9">
            <w:pPr>
              <w:jc w:val="center"/>
              <w:rPr>
                <w:noProof/>
              </w:rPr>
            </w:pPr>
            <w:r>
              <w:rPr>
                <w:noProof/>
              </w:rPr>
              <w:t>[J]</w:t>
            </w:r>
          </w:p>
          <w:p w14:paraId="6E2C0D71" w14:textId="77777777" w:rsidR="00F94BF9" w:rsidRDefault="00F94BF9" w:rsidP="00F94BF9">
            <w:pPr>
              <w:jc w:val="center"/>
              <w:rPr>
                <w:noProof/>
              </w:rPr>
            </w:pPr>
            <w:r w:rsidRPr="00B47B35">
              <w:rPr>
                <w:noProof/>
              </w:rPr>
              <w:drawing>
                <wp:inline distT="0" distB="0" distL="0" distR="0" wp14:anchorId="36075EC3" wp14:editId="53CB2AE4">
                  <wp:extent cx="750885" cy="1080000"/>
                  <wp:effectExtent l="0" t="0" r="0" b="6350"/>
                  <wp:docPr id="50" name="Picture 5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 rotWithShape="1">
                          <a:blip r:embed="rId41"/>
                          <a:srcRect t="17975"/>
                          <a:stretch/>
                        </pic:blipFill>
                        <pic:spPr bwMode="auto">
                          <a:xfrm>
                            <a:off x="0" y="0"/>
                            <a:ext cx="750885" cy="1080000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1AE28DF0" w14:textId="77777777" w:rsidR="00F94BF9" w:rsidRDefault="00F94BF9" w:rsidP="00F94BF9"/>
    <w:p w14:paraId="006BF6ED" w14:textId="77777777" w:rsidR="0075217A" w:rsidRDefault="0075217A" w:rsidP="0075217A"/>
    <w:sectPr w:rsidR="0075217A" w:rsidSect="000B5EC5">
      <w:pgSz w:w="16838" w:h="11906" w:orient="landscape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3568AE2D" w14:textId="77777777" w:rsidR="00B94E08" w:rsidRDefault="00B94E08" w:rsidP="00243080">
      <w:pPr>
        <w:spacing w:after="0" w:line="240" w:lineRule="auto"/>
      </w:pPr>
      <w:r>
        <w:separator/>
      </w:r>
    </w:p>
  </w:endnote>
  <w:endnote w:type="continuationSeparator" w:id="0">
    <w:p w14:paraId="62C7E05A" w14:textId="77777777" w:rsidR="00B94E08" w:rsidRDefault="00B94E08" w:rsidP="0024308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Trebuchet MS">
    <w:panose1 w:val="020B0603020202020204"/>
    <w:charset w:val="00"/>
    <w:family w:val="swiss"/>
    <w:pitch w:val="variable"/>
    <w:sig w:usb0="00000687" w:usb1="00000000" w:usb2="00000000" w:usb3="00000000" w:csb0="0000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404B364F" w14:textId="77777777" w:rsidR="00B94E08" w:rsidRDefault="00B94E08" w:rsidP="00243080">
      <w:pPr>
        <w:spacing w:after="0" w:line="240" w:lineRule="auto"/>
      </w:pPr>
      <w:r>
        <w:separator/>
      </w:r>
    </w:p>
  </w:footnote>
  <w:footnote w:type="continuationSeparator" w:id="0">
    <w:p w14:paraId="67086E1E" w14:textId="77777777" w:rsidR="00B94E08" w:rsidRDefault="00B94E08" w:rsidP="0024308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448729B4"/>
    <w:multiLevelType w:val="multilevel"/>
    <w:tmpl w:val="331E82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452F65F8"/>
    <w:multiLevelType w:val="hybridMultilevel"/>
    <w:tmpl w:val="C2224CEC"/>
    <w:lvl w:ilvl="0" w:tplc="0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0753753"/>
    <w:multiLevelType w:val="multilevel"/>
    <w:tmpl w:val="46D6177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63FF6AF6"/>
    <w:multiLevelType w:val="multilevel"/>
    <w:tmpl w:val="754428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4" w15:restartNumberingAfterBreak="0">
    <w:nsid w:val="67DD4980"/>
    <w:multiLevelType w:val="multilevel"/>
    <w:tmpl w:val="EA06AF1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78CF7CCC"/>
    <w:multiLevelType w:val="hybridMultilevel"/>
    <w:tmpl w:val="887C8DC2"/>
    <w:lvl w:ilvl="0" w:tplc="88521E02">
      <w:start w:val="1"/>
      <w:numFmt w:val="lowerLetter"/>
      <w:lvlText w:val="%1-"/>
      <w:lvlJc w:val="left"/>
      <w:pPr>
        <w:ind w:left="720" w:hanging="360"/>
      </w:pPr>
      <w:rPr>
        <w:rFonts w:asciiTheme="minorHAnsi" w:eastAsiaTheme="minorHAnsi" w:hAnsiTheme="minorHAnsi" w:cstheme="minorBidi" w:hint="default"/>
        <w:color w:val="auto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4"/>
  </w:num>
  <w:num w:numId="2">
    <w:abstractNumId w:val="0"/>
  </w:num>
  <w:num w:numId="3">
    <w:abstractNumId w:val="3"/>
  </w:num>
  <w:num w:numId="4">
    <w:abstractNumId w:val="2"/>
  </w:num>
  <w:num w:numId="5">
    <w:abstractNumId w:val="1"/>
  </w:num>
  <w:num w:numId="6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sjA3MDQ1NrW0NDU3NDRT0lEKTi0uzszPAykwqwUAsURU6ywAAAA="/>
    <w:docVar w:name="EN.InstantFormat" w:val="&lt;ENInstantFormat&gt;&lt;Enabled&gt;1&lt;/Enabled&gt;&lt;ScanUnformatted&gt;0&lt;/ScanUnformatted&gt;&lt;ScanChanges&gt;1&lt;/ScanChanges&gt;&lt;Suspended&gt;1&lt;/Suspended&gt;&lt;/ENInstantFormat&gt;"/>
    <w:docVar w:name="EN.Layout" w:val="&lt;ENLayout&gt;&lt;Style&gt;Numbere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swr0sa5iwsaszeftwnvwaxodr2z05t9pesv&quot;&gt;general2-Converted&lt;record-ids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/record-ids&gt;&lt;/item&gt;&lt;/Libraries&gt;"/>
  </w:docVars>
  <w:rsids>
    <w:rsidRoot w:val="00E43B5D"/>
    <w:rsid w:val="00073B6E"/>
    <w:rsid w:val="000B5EC5"/>
    <w:rsid w:val="000F5CAE"/>
    <w:rsid w:val="001434F3"/>
    <w:rsid w:val="001A46AA"/>
    <w:rsid w:val="00210AD4"/>
    <w:rsid w:val="00243080"/>
    <w:rsid w:val="002E4ECD"/>
    <w:rsid w:val="003142B2"/>
    <w:rsid w:val="00321D8F"/>
    <w:rsid w:val="00352CE0"/>
    <w:rsid w:val="003F2BDB"/>
    <w:rsid w:val="00413DC8"/>
    <w:rsid w:val="00432B4C"/>
    <w:rsid w:val="0045635F"/>
    <w:rsid w:val="00457E05"/>
    <w:rsid w:val="00463E50"/>
    <w:rsid w:val="00475BCF"/>
    <w:rsid w:val="004B232C"/>
    <w:rsid w:val="004B61C0"/>
    <w:rsid w:val="00511063"/>
    <w:rsid w:val="00550426"/>
    <w:rsid w:val="00566A6C"/>
    <w:rsid w:val="005A351D"/>
    <w:rsid w:val="005A55C9"/>
    <w:rsid w:val="0060571C"/>
    <w:rsid w:val="00634845"/>
    <w:rsid w:val="00641DE2"/>
    <w:rsid w:val="006B1718"/>
    <w:rsid w:val="00714177"/>
    <w:rsid w:val="007146A5"/>
    <w:rsid w:val="0075217A"/>
    <w:rsid w:val="00784D4B"/>
    <w:rsid w:val="007A014B"/>
    <w:rsid w:val="00802E1A"/>
    <w:rsid w:val="00843F4A"/>
    <w:rsid w:val="00854B64"/>
    <w:rsid w:val="00887C05"/>
    <w:rsid w:val="008D3F30"/>
    <w:rsid w:val="0091617A"/>
    <w:rsid w:val="0094196E"/>
    <w:rsid w:val="00A81C8D"/>
    <w:rsid w:val="00A82EAD"/>
    <w:rsid w:val="00AA20D3"/>
    <w:rsid w:val="00AC3621"/>
    <w:rsid w:val="00B47B35"/>
    <w:rsid w:val="00B94E08"/>
    <w:rsid w:val="00BB5C19"/>
    <w:rsid w:val="00BD1581"/>
    <w:rsid w:val="00C15B42"/>
    <w:rsid w:val="00C23238"/>
    <w:rsid w:val="00C243FC"/>
    <w:rsid w:val="00C32BF9"/>
    <w:rsid w:val="00C50FCE"/>
    <w:rsid w:val="00C635EA"/>
    <w:rsid w:val="00C70CBA"/>
    <w:rsid w:val="00C7301D"/>
    <w:rsid w:val="00C87844"/>
    <w:rsid w:val="00CB3526"/>
    <w:rsid w:val="00CC68F6"/>
    <w:rsid w:val="00CF7D8B"/>
    <w:rsid w:val="00E43B5D"/>
    <w:rsid w:val="00EA722C"/>
    <w:rsid w:val="00EB6BDA"/>
    <w:rsid w:val="00EC4445"/>
    <w:rsid w:val="00ED0714"/>
    <w:rsid w:val="00ED1D1E"/>
    <w:rsid w:val="00EF31D8"/>
    <w:rsid w:val="00EF59B3"/>
    <w:rsid w:val="00F11FDB"/>
    <w:rsid w:val="00F16411"/>
    <w:rsid w:val="00F34BC0"/>
    <w:rsid w:val="00F45E1C"/>
    <w:rsid w:val="00F94BF9"/>
    <w:rsid w:val="00FB5669"/>
    <w:rsid w:val="00FD7BC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01892EE"/>
  <w15:chartTrackingRefBased/>
  <w15:docId w15:val="{0CF6F075-9608-49F1-9F2D-6D9EEA9DC97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34BC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34BC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6B1718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34BC0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34BC0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F34BC0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F34BC0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F34BC0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F34BC0"/>
    <w:rPr>
      <w:color w:val="605E5C"/>
      <w:shd w:val="clear" w:color="auto" w:fill="E1DFDD"/>
    </w:rPr>
  </w:style>
  <w:style w:type="character" w:customStyle="1" w:styleId="Heading1Char">
    <w:name w:val="Heading 1 Char"/>
    <w:basedOn w:val="DefaultParagraphFont"/>
    <w:link w:val="Heading1"/>
    <w:uiPriority w:val="9"/>
    <w:rsid w:val="00F34BC0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34BC0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Title">
    <w:name w:val="Title"/>
    <w:basedOn w:val="Normal"/>
    <w:next w:val="Normal"/>
    <w:link w:val="TitleChar"/>
    <w:uiPriority w:val="10"/>
    <w:qFormat/>
    <w:rsid w:val="00F34BC0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F34BC0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styleId="PlaceholderText">
    <w:name w:val="Placeholder Text"/>
    <w:basedOn w:val="DefaultParagraphFont"/>
    <w:uiPriority w:val="99"/>
    <w:semiHidden/>
    <w:rsid w:val="00F34BC0"/>
    <w:rPr>
      <w:color w:val="808080"/>
    </w:rPr>
  </w:style>
  <w:style w:type="table" w:styleId="TableGrid">
    <w:name w:val="Table Grid"/>
    <w:basedOn w:val="TableNormal"/>
    <w:uiPriority w:val="39"/>
    <w:rsid w:val="00550426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NormalWeb">
    <w:name w:val="Normal (Web)"/>
    <w:basedOn w:val="Normal"/>
    <w:uiPriority w:val="99"/>
    <w:unhideWhenUsed/>
    <w:rsid w:val="00550426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GB"/>
    </w:rPr>
  </w:style>
  <w:style w:type="character" w:customStyle="1" w:styleId="texhtml">
    <w:name w:val="texhtml"/>
    <w:basedOn w:val="DefaultParagraphFont"/>
    <w:rsid w:val="00550426"/>
  </w:style>
  <w:style w:type="paragraph" w:styleId="Header">
    <w:name w:val="header"/>
    <w:basedOn w:val="Normal"/>
    <w:link w:val="HeaderChar"/>
    <w:uiPriority w:val="99"/>
    <w:unhideWhenUsed/>
    <w:rsid w:val="002430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43080"/>
  </w:style>
  <w:style w:type="paragraph" w:styleId="Footer">
    <w:name w:val="footer"/>
    <w:basedOn w:val="Normal"/>
    <w:link w:val="FooterChar"/>
    <w:uiPriority w:val="99"/>
    <w:unhideWhenUsed/>
    <w:rsid w:val="0024308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43080"/>
  </w:style>
  <w:style w:type="paragraph" w:styleId="EndnoteText">
    <w:name w:val="endnote text"/>
    <w:basedOn w:val="Normal"/>
    <w:link w:val="EndnoteTextChar"/>
    <w:uiPriority w:val="99"/>
    <w:unhideWhenUsed/>
    <w:rsid w:val="00C15B4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rsid w:val="00C15B4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C15B42"/>
    <w:rPr>
      <w:vertAlign w:val="superscript"/>
    </w:rPr>
  </w:style>
  <w:style w:type="character" w:customStyle="1" w:styleId="Heading3Char">
    <w:name w:val="Heading 3 Char"/>
    <w:basedOn w:val="DefaultParagraphFont"/>
    <w:link w:val="Heading3"/>
    <w:uiPriority w:val="9"/>
    <w:rsid w:val="006B1718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ListParagraph">
    <w:name w:val="List Paragraph"/>
    <w:basedOn w:val="Normal"/>
    <w:uiPriority w:val="34"/>
    <w:qFormat/>
    <w:rsid w:val="003F2BDB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A46A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A46A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A46AA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A46A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A46AA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1A46AA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1A46AA"/>
    <w:rPr>
      <w:rFonts w:ascii="Segoe UI" w:hAnsi="Segoe UI" w:cs="Segoe UI"/>
      <w:sz w:val="18"/>
      <w:szCs w:val="18"/>
    </w:rPr>
  </w:style>
  <w:style w:type="paragraph" w:styleId="NoSpacing">
    <w:name w:val="No Spacing"/>
    <w:uiPriority w:val="1"/>
    <w:qFormat/>
    <w:rsid w:val="0075217A"/>
    <w:pPr>
      <w:spacing w:after="0" w:line="240" w:lineRule="auto"/>
    </w:pPr>
  </w:style>
  <w:style w:type="table" w:styleId="PlainTable5">
    <w:name w:val="Plain Table 5"/>
    <w:basedOn w:val="TableNormal"/>
    <w:uiPriority w:val="45"/>
    <w:rsid w:val="003142B2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styleId="ListTable1Light">
    <w:name w:val="List Table 1 Light"/>
    <w:basedOn w:val="TableNormal"/>
    <w:uiPriority w:val="46"/>
    <w:rsid w:val="003142B2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</w:rPr>
      <w:tblPr/>
      <w:tcPr>
        <w:tcBorders>
          <w:bottom w:val="single" w:sz="4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C243FC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C243FC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C243FC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97524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94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89176683">
          <w:marLeft w:val="0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4935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412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76738551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735275605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518544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45874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361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03217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18690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966645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52058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9290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814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79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251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460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0224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741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9660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9" Type="http://schemas.openxmlformats.org/officeDocument/2006/relationships/image" Target="media/image32.png"/><Relationship Id="rId21" Type="http://schemas.openxmlformats.org/officeDocument/2006/relationships/image" Target="media/image14.png"/><Relationship Id="rId34" Type="http://schemas.openxmlformats.org/officeDocument/2006/relationships/image" Target="media/image27.png"/><Relationship Id="rId42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image" Target="media/image22.png"/><Relationship Id="rId41" Type="http://schemas.openxmlformats.org/officeDocument/2006/relationships/image" Target="media/image34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32" Type="http://schemas.openxmlformats.org/officeDocument/2006/relationships/image" Target="media/image25.png"/><Relationship Id="rId37" Type="http://schemas.openxmlformats.org/officeDocument/2006/relationships/image" Target="media/image30.png"/><Relationship Id="rId40" Type="http://schemas.openxmlformats.org/officeDocument/2006/relationships/image" Target="media/image33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image" Target="media/image21.png"/><Relationship Id="rId36" Type="http://schemas.openxmlformats.org/officeDocument/2006/relationships/image" Target="media/image29.png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31" Type="http://schemas.openxmlformats.org/officeDocument/2006/relationships/image" Target="media/image24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Relationship Id="rId30" Type="http://schemas.openxmlformats.org/officeDocument/2006/relationships/image" Target="media/image23.png"/><Relationship Id="rId35" Type="http://schemas.openxmlformats.org/officeDocument/2006/relationships/image" Target="media/image28.png"/><Relationship Id="rId43" Type="http://schemas.openxmlformats.org/officeDocument/2006/relationships/theme" Target="theme/theme1.xml"/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33" Type="http://schemas.openxmlformats.org/officeDocument/2006/relationships/image" Target="media/image26.png"/><Relationship Id="rId38" Type="http://schemas.openxmlformats.org/officeDocument/2006/relationships/image" Target="media/image3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45A50EB-4CF3-4AA9-BCB9-51096AB55AE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</TotalTime>
  <Pages>8</Pages>
  <Words>1999</Words>
  <Characters>11397</Characters>
  <Application>Microsoft Office Word</Application>
  <DocSecurity>0</DocSecurity>
  <Lines>94</Lines>
  <Paragraphs>2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37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onçalo Justino</dc:creator>
  <cp:keywords/>
  <dc:description/>
  <cp:lastModifiedBy>Gonçalo Justino</cp:lastModifiedBy>
  <cp:revision>4</cp:revision>
  <cp:lastPrinted>2020-03-22T00:06:00Z</cp:lastPrinted>
  <dcterms:created xsi:type="dcterms:W3CDTF">2020-03-22T00:05:00Z</dcterms:created>
  <dcterms:modified xsi:type="dcterms:W3CDTF">2020-03-22T00:09:00Z</dcterms:modified>
</cp:coreProperties>
</file>